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27359B"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7876348" w:history="1">
            <w:r w:rsidR="0027359B" w:rsidRPr="0030276A">
              <w:rPr>
                <w:rStyle w:val="Hyperlink"/>
                <w:rFonts w:ascii="Times New Roman" w:hAnsi="Times New Roman" w:cs="Times New Roman"/>
                <w:noProof/>
              </w:rPr>
              <w:t>Table of Figures</w:t>
            </w:r>
            <w:r w:rsidR="0027359B">
              <w:rPr>
                <w:noProof/>
                <w:webHidden/>
              </w:rPr>
              <w:tab/>
            </w:r>
            <w:r w:rsidR="0027359B">
              <w:rPr>
                <w:noProof/>
                <w:webHidden/>
              </w:rPr>
              <w:fldChar w:fldCharType="begin"/>
            </w:r>
            <w:r w:rsidR="0027359B">
              <w:rPr>
                <w:noProof/>
                <w:webHidden/>
              </w:rPr>
              <w:instrText xml:space="preserve"> PAGEREF _Toc517876348 \h </w:instrText>
            </w:r>
            <w:r w:rsidR="0027359B">
              <w:rPr>
                <w:noProof/>
                <w:webHidden/>
              </w:rPr>
            </w:r>
            <w:r w:rsidR="0027359B">
              <w:rPr>
                <w:noProof/>
                <w:webHidden/>
              </w:rPr>
              <w:fldChar w:fldCharType="separate"/>
            </w:r>
            <w:r w:rsidR="0027359B">
              <w:rPr>
                <w:noProof/>
                <w:webHidden/>
              </w:rPr>
              <w:t>3</w:t>
            </w:r>
            <w:r w:rsidR="0027359B">
              <w:rPr>
                <w:noProof/>
                <w:webHidden/>
              </w:rPr>
              <w:fldChar w:fldCharType="end"/>
            </w:r>
          </w:hyperlink>
        </w:p>
        <w:p w:rsidR="0027359B" w:rsidRDefault="0027359B">
          <w:pPr>
            <w:pStyle w:val="TOC1"/>
            <w:tabs>
              <w:tab w:val="right" w:leader="dot" w:pos="9010"/>
            </w:tabs>
            <w:rPr>
              <w:rFonts w:eastAsiaTheme="minorEastAsia" w:cstheme="minorBidi"/>
              <w:b w:val="0"/>
              <w:bCs w:val="0"/>
              <w:i w:val="0"/>
              <w:iCs w:val="0"/>
              <w:noProof/>
              <w:lang w:val="en-IE"/>
            </w:rPr>
          </w:pPr>
          <w:hyperlink w:anchor="_Toc517876349" w:history="1">
            <w:r w:rsidRPr="0030276A">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7876349 \h </w:instrText>
            </w:r>
            <w:r>
              <w:rPr>
                <w:noProof/>
                <w:webHidden/>
              </w:rPr>
            </w:r>
            <w:r>
              <w:rPr>
                <w:noProof/>
                <w:webHidden/>
              </w:rPr>
              <w:fldChar w:fldCharType="separate"/>
            </w:r>
            <w:r>
              <w:rPr>
                <w:noProof/>
                <w:webHidden/>
              </w:rPr>
              <w:t>4</w:t>
            </w:r>
            <w:r>
              <w:rPr>
                <w:noProof/>
                <w:webHidden/>
              </w:rPr>
              <w:fldChar w:fldCharType="end"/>
            </w:r>
          </w:hyperlink>
        </w:p>
        <w:p w:rsidR="0027359B" w:rsidRDefault="0027359B">
          <w:pPr>
            <w:pStyle w:val="TOC1"/>
            <w:tabs>
              <w:tab w:val="left" w:pos="480"/>
              <w:tab w:val="right" w:leader="dot" w:pos="9010"/>
            </w:tabs>
            <w:rPr>
              <w:rFonts w:eastAsiaTheme="minorEastAsia" w:cstheme="minorBidi"/>
              <w:b w:val="0"/>
              <w:bCs w:val="0"/>
              <w:i w:val="0"/>
              <w:iCs w:val="0"/>
              <w:noProof/>
              <w:lang w:val="en-IE"/>
            </w:rPr>
          </w:pPr>
          <w:hyperlink w:anchor="_Toc517876350" w:history="1">
            <w:r w:rsidRPr="0030276A">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30276A">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7876350 \h </w:instrText>
            </w:r>
            <w:r>
              <w:rPr>
                <w:noProof/>
                <w:webHidden/>
              </w:rPr>
            </w:r>
            <w:r>
              <w:rPr>
                <w:noProof/>
                <w:webHidden/>
              </w:rPr>
              <w:fldChar w:fldCharType="separate"/>
            </w:r>
            <w:r>
              <w:rPr>
                <w:noProof/>
                <w:webHidden/>
              </w:rPr>
              <w:t>5</w:t>
            </w:r>
            <w:r>
              <w:rPr>
                <w:noProof/>
                <w:webHidden/>
              </w:rPr>
              <w:fldChar w:fldCharType="end"/>
            </w:r>
          </w:hyperlink>
        </w:p>
        <w:p w:rsidR="0027359B" w:rsidRDefault="0027359B">
          <w:pPr>
            <w:pStyle w:val="TOC1"/>
            <w:tabs>
              <w:tab w:val="left" w:pos="480"/>
              <w:tab w:val="right" w:leader="dot" w:pos="9010"/>
            </w:tabs>
            <w:rPr>
              <w:rFonts w:eastAsiaTheme="minorEastAsia" w:cstheme="minorBidi"/>
              <w:b w:val="0"/>
              <w:bCs w:val="0"/>
              <w:i w:val="0"/>
              <w:iCs w:val="0"/>
              <w:noProof/>
              <w:lang w:val="en-IE"/>
            </w:rPr>
          </w:pPr>
          <w:hyperlink w:anchor="_Toc517876351" w:history="1">
            <w:r w:rsidRPr="0030276A">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30276A">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7876351 \h </w:instrText>
            </w:r>
            <w:r>
              <w:rPr>
                <w:noProof/>
                <w:webHidden/>
              </w:rPr>
            </w:r>
            <w:r>
              <w:rPr>
                <w:noProof/>
                <w:webHidden/>
              </w:rPr>
              <w:fldChar w:fldCharType="separate"/>
            </w:r>
            <w:r>
              <w:rPr>
                <w:noProof/>
                <w:webHidden/>
              </w:rPr>
              <w:t>6</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52" w:history="1">
            <w:r w:rsidRPr="0030276A">
              <w:rPr>
                <w:rStyle w:val="Hyperlink"/>
                <w:rFonts w:ascii="Times New Roman" w:hAnsi="Times New Roman" w:cs="Times New Roman"/>
                <w:noProof/>
              </w:rPr>
              <w:t>2.1</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7876352 \h </w:instrText>
            </w:r>
            <w:r>
              <w:rPr>
                <w:noProof/>
                <w:webHidden/>
              </w:rPr>
            </w:r>
            <w:r>
              <w:rPr>
                <w:noProof/>
                <w:webHidden/>
              </w:rPr>
              <w:fldChar w:fldCharType="separate"/>
            </w:r>
            <w:r>
              <w:rPr>
                <w:noProof/>
                <w:webHidden/>
              </w:rPr>
              <w:t>6</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3" w:history="1">
            <w:r w:rsidRPr="0030276A">
              <w:rPr>
                <w:rStyle w:val="Hyperlink"/>
                <w:rFonts w:ascii="Times New Roman" w:hAnsi="Times New Roman" w:cs="Times New Roman"/>
                <w:noProof/>
              </w:rPr>
              <w:t>2.1.1</w:t>
            </w:r>
            <w:r>
              <w:rPr>
                <w:rFonts w:eastAsiaTheme="minorEastAsia" w:cstheme="minorBidi"/>
                <w:noProof/>
                <w:sz w:val="24"/>
                <w:szCs w:val="24"/>
                <w:lang w:val="en-IE"/>
              </w:rPr>
              <w:tab/>
            </w:r>
            <w:r w:rsidRPr="0030276A">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7876353 \h </w:instrText>
            </w:r>
            <w:r>
              <w:rPr>
                <w:noProof/>
                <w:webHidden/>
              </w:rPr>
            </w:r>
            <w:r>
              <w:rPr>
                <w:noProof/>
                <w:webHidden/>
              </w:rPr>
              <w:fldChar w:fldCharType="separate"/>
            </w:r>
            <w:r>
              <w:rPr>
                <w:noProof/>
                <w:webHidden/>
              </w:rPr>
              <w:t>6</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4" w:history="1">
            <w:r w:rsidRPr="0030276A">
              <w:rPr>
                <w:rStyle w:val="Hyperlink"/>
                <w:rFonts w:ascii="Times New Roman" w:hAnsi="Times New Roman" w:cs="Times New Roman"/>
                <w:noProof/>
              </w:rPr>
              <w:t>2.1.2</w:t>
            </w:r>
            <w:r>
              <w:rPr>
                <w:rFonts w:eastAsiaTheme="minorEastAsia" w:cstheme="minorBidi"/>
                <w:noProof/>
                <w:sz w:val="24"/>
                <w:szCs w:val="24"/>
                <w:lang w:val="en-IE"/>
              </w:rPr>
              <w:tab/>
            </w:r>
            <w:r w:rsidRPr="0030276A">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7876354 \h </w:instrText>
            </w:r>
            <w:r>
              <w:rPr>
                <w:noProof/>
                <w:webHidden/>
              </w:rPr>
            </w:r>
            <w:r>
              <w:rPr>
                <w:noProof/>
                <w:webHidden/>
              </w:rPr>
              <w:fldChar w:fldCharType="separate"/>
            </w:r>
            <w:r>
              <w:rPr>
                <w:noProof/>
                <w:webHidden/>
              </w:rPr>
              <w:t>7</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5" w:history="1">
            <w:r w:rsidRPr="0030276A">
              <w:rPr>
                <w:rStyle w:val="Hyperlink"/>
                <w:rFonts w:ascii="Times New Roman" w:hAnsi="Times New Roman" w:cs="Times New Roman"/>
                <w:noProof/>
              </w:rPr>
              <w:t>2.1.3</w:t>
            </w:r>
            <w:r>
              <w:rPr>
                <w:rFonts w:eastAsiaTheme="minorEastAsia" w:cstheme="minorBidi"/>
                <w:noProof/>
                <w:sz w:val="24"/>
                <w:szCs w:val="24"/>
                <w:lang w:val="en-IE"/>
              </w:rPr>
              <w:tab/>
            </w:r>
            <w:r w:rsidRPr="0030276A">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7876355 \h </w:instrText>
            </w:r>
            <w:r>
              <w:rPr>
                <w:noProof/>
                <w:webHidden/>
              </w:rPr>
            </w:r>
            <w:r>
              <w:rPr>
                <w:noProof/>
                <w:webHidden/>
              </w:rPr>
              <w:fldChar w:fldCharType="separate"/>
            </w:r>
            <w:r>
              <w:rPr>
                <w:noProof/>
                <w:webHidden/>
              </w:rPr>
              <w:t>7</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6" w:history="1">
            <w:r w:rsidRPr="0030276A">
              <w:rPr>
                <w:rStyle w:val="Hyperlink"/>
                <w:rFonts w:ascii="Times New Roman" w:hAnsi="Times New Roman" w:cs="Times New Roman"/>
                <w:noProof/>
              </w:rPr>
              <w:t>2.1.4</w:t>
            </w:r>
            <w:r>
              <w:rPr>
                <w:rFonts w:eastAsiaTheme="minorEastAsia" w:cstheme="minorBidi"/>
                <w:noProof/>
                <w:sz w:val="24"/>
                <w:szCs w:val="24"/>
                <w:lang w:val="en-IE"/>
              </w:rPr>
              <w:tab/>
            </w:r>
            <w:r w:rsidRPr="0030276A">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7876356 \h </w:instrText>
            </w:r>
            <w:r>
              <w:rPr>
                <w:noProof/>
                <w:webHidden/>
              </w:rPr>
            </w:r>
            <w:r>
              <w:rPr>
                <w:noProof/>
                <w:webHidden/>
              </w:rPr>
              <w:fldChar w:fldCharType="separate"/>
            </w:r>
            <w:r>
              <w:rPr>
                <w:noProof/>
                <w:webHidden/>
              </w:rPr>
              <w:t>8</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7" w:history="1">
            <w:r w:rsidRPr="0030276A">
              <w:rPr>
                <w:rStyle w:val="Hyperlink"/>
                <w:rFonts w:ascii="Times New Roman" w:hAnsi="Times New Roman" w:cs="Times New Roman"/>
                <w:noProof/>
              </w:rPr>
              <w:t>2.1.5</w:t>
            </w:r>
            <w:r>
              <w:rPr>
                <w:rFonts w:eastAsiaTheme="minorEastAsia" w:cstheme="minorBidi"/>
                <w:noProof/>
                <w:sz w:val="24"/>
                <w:szCs w:val="24"/>
                <w:lang w:val="en-IE"/>
              </w:rPr>
              <w:tab/>
            </w:r>
            <w:r w:rsidRPr="0030276A">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7876357 \h </w:instrText>
            </w:r>
            <w:r>
              <w:rPr>
                <w:noProof/>
                <w:webHidden/>
              </w:rPr>
            </w:r>
            <w:r>
              <w:rPr>
                <w:noProof/>
                <w:webHidden/>
              </w:rPr>
              <w:fldChar w:fldCharType="separate"/>
            </w:r>
            <w:r>
              <w:rPr>
                <w:noProof/>
                <w:webHidden/>
              </w:rPr>
              <w:t>8</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58" w:history="1">
            <w:r w:rsidRPr="0030276A">
              <w:rPr>
                <w:rStyle w:val="Hyperlink"/>
                <w:rFonts w:ascii="Times New Roman" w:hAnsi="Times New Roman" w:cs="Times New Roman"/>
                <w:noProof/>
              </w:rPr>
              <w:t>2.1.6</w:t>
            </w:r>
            <w:r>
              <w:rPr>
                <w:rFonts w:eastAsiaTheme="minorEastAsia" w:cstheme="minorBidi"/>
                <w:noProof/>
                <w:sz w:val="24"/>
                <w:szCs w:val="24"/>
                <w:lang w:val="en-IE"/>
              </w:rPr>
              <w:tab/>
            </w:r>
            <w:r w:rsidRPr="0030276A">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7876358 \h </w:instrText>
            </w:r>
            <w:r>
              <w:rPr>
                <w:noProof/>
                <w:webHidden/>
              </w:rPr>
            </w:r>
            <w:r>
              <w:rPr>
                <w:noProof/>
                <w:webHidden/>
              </w:rPr>
              <w:fldChar w:fldCharType="separate"/>
            </w:r>
            <w:r>
              <w:rPr>
                <w:noProof/>
                <w:webHidden/>
              </w:rPr>
              <w:t>9</w:t>
            </w:r>
            <w:r>
              <w:rPr>
                <w:noProof/>
                <w:webHidden/>
              </w:rPr>
              <w:fldChar w:fldCharType="end"/>
            </w:r>
          </w:hyperlink>
        </w:p>
        <w:p w:rsidR="0027359B" w:rsidRDefault="0027359B">
          <w:pPr>
            <w:pStyle w:val="TOC3"/>
            <w:tabs>
              <w:tab w:val="left" w:pos="1440"/>
              <w:tab w:val="right" w:leader="dot" w:pos="9010"/>
            </w:tabs>
            <w:rPr>
              <w:rFonts w:eastAsiaTheme="minorEastAsia" w:cstheme="minorBidi"/>
              <w:noProof/>
              <w:sz w:val="24"/>
              <w:szCs w:val="24"/>
              <w:lang w:val="en-IE"/>
            </w:rPr>
          </w:pPr>
          <w:hyperlink w:anchor="_Toc517876359" w:history="1">
            <w:r w:rsidRPr="0030276A">
              <w:rPr>
                <w:rStyle w:val="Hyperlink"/>
                <w:rFonts w:ascii="Times New Roman" w:hAnsi="Times New Roman" w:cs="Times New Roman"/>
                <w:noProof/>
              </w:rPr>
              <w:t>2.1.6.1</w:t>
            </w:r>
            <w:r>
              <w:rPr>
                <w:rFonts w:eastAsiaTheme="minorEastAsia" w:cstheme="minorBidi"/>
                <w:noProof/>
                <w:sz w:val="24"/>
                <w:szCs w:val="24"/>
                <w:lang w:val="en-IE"/>
              </w:rPr>
              <w:tab/>
            </w:r>
            <w:r w:rsidRPr="0030276A">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7876359 \h </w:instrText>
            </w:r>
            <w:r>
              <w:rPr>
                <w:noProof/>
                <w:webHidden/>
              </w:rPr>
            </w:r>
            <w:r>
              <w:rPr>
                <w:noProof/>
                <w:webHidden/>
              </w:rPr>
              <w:fldChar w:fldCharType="separate"/>
            </w:r>
            <w:r>
              <w:rPr>
                <w:noProof/>
                <w:webHidden/>
              </w:rPr>
              <w:t>9</w:t>
            </w:r>
            <w:r>
              <w:rPr>
                <w:noProof/>
                <w:webHidden/>
              </w:rPr>
              <w:fldChar w:fldCharType="end"/>
            </w:r>
          </w:hyperlink>
        </w:p>
        <w:p w:rsidR="0027359B" w:rsidRDefault="0027359B">
          <w:pPr>
            <w:pStyle w:val="TOC3"/>
            <w:tabs>
              <w:tab w:val="left" w:pos="1440"/>
              <w:tab w:val="right" w:leader="dot" w:pos="9010"/>
            </w:tabs>
            <w:rPr>
              <w:rFonts w:eastAsiaTheme="minorEastAsia" w:cstheme="minorBidi"/>
              <w:noProof/>
              <w:sz w:val="24"/>
              <w:szCs w:val="24"/>
              <w:lang w:val="en-IE"/>
            </w:rPr>
          </w:pPr>
          <w:hyperlink w:anchor="_Toc517876360" w:history="1">
            <w:r w:rsidRPr="0030276A">
              <w:rPr>
                <w:rStyle w:val="Hyperlink"/>
                <w:rFonts w:ascii="Times New Roman" w:hAnsi="Times New Roman" w:cs="Times New Roman"/>
                <w:noProof/>
              </w:rPr>
              <w:t>2.1.6.2</w:t>
            </w:r>
            <w:r>
              <w:rPr>
                <w:rFonts w:eastAsiaTheme="minorEastAsia" w:cstheme="minorBidi"/>
                <w:noProof/>
                <w:sz w:val="24"/>
                <w:szCs w:val="24"/>
                <w:lang w:val="en-IE"/>
              </w:rPr>
              <w:tab/>
            </w:r>
            <w:r w:rsidRPr="0030276A">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7876360 \h </w:instrText>
            </w:r>
            <w:r>
              <w:rPr>
                <w:noProof/>
                <w:webHidden/>
              </w:rPr>
            </w:r>
            <w:r>
              <w:rPr>
                <w:noProof/>
                <w:webHidden/>
              </w:rPr>
              <w:fldChar w:fldCharType="separate"/>
            </w:r>
            <w:r>
              <w:rPr>
                <w:noProof/>
                <w:webHidden/>
              </w:rPr>
              <w:t>9</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61" w:history="1">
            <w:r w:rsidRPr="0030276A">
              <w:rPr>
                <w:rStyle w:val="Hyperlink"/>
                <w:rFonts w:ascii="Times New Roman" w:hAnsi="Times New Roman" w:cs="Times New Roman"/>
                <w:noProof/>
              </w:rPr>
              <w:t>2.1.7</w:t>
            </w:r>
            <w:r>
              <w:rPr>
                <w:rFonts w:eastAsiaTheme="minorEastAsia" w:cstheme="minorBidi"/>
                <w:noProof/>
                <w:sz w:val="24"/>
                <w:szCs w:val="24"/>
                <w:lang w:val="en-IE"/>
              </w:rPr>
              <w:tab/>
            </w:r>
            <w:r w:rsidRPr="0030276A">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7876361 \h </w:instrText>
            </w:r>
            <w:r>
              <w:rPr>
                <w:noProof/>
                <w:webHidden/>
              </w:rPr>
            </w:r>
            <w:r>
              <w:rPr>
                <w:noProof/>
                <w:webHidden/>
              </w:rPr>
              <w:fldChar w:fldCharType="separate"/>
            </w:r>
            <w:r>
              <w:rPr>
                <w:noProof/>
                <w:webHidden/>
              </w:rPr>
              <w:t>10</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62" w:history="1">
            <w:r w:rsidRPr="0030276A">
              <w:rPr>
                <w:rStyle w:val="Hyperlink"/>
                <w:rFonts w:ascii="Times New Roman" w:hAnsi="Times New Roman" w:cs="Times New Roman"/>
                <w:noProof/>
              </w:rPr>
              <w:t>2.1.8</w:t>
            </w:r>
            <w:r>
              <w:rPr>
                <w:rFonts w:eastAsiaTheme="minorEastAsia" w:cstheme="minorBidi"/>
                <w:noProof/>
                <w:sz w:val="24"/>
                <w:szCs w:val="24"/>
                <w:lang w:val="en-IE"/>
              </w:rPr>
              <w:tab/>
            </w:r>
            <w:r w:rsidRPr="0030276A">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7876362 \h </w:instrText>
            </w:r>
            <w:r>
              <w:rPr>
                <w:noProof/>
                <w:webHidden/>
              </w:rPr>
            </w:r>
            <w:r>
              <w:rPr>
                <w:noProof/>
                <w:webHidden/>
              </w:rPr>
              <w:fldChar w:fldCharType="separate"/>
            </w:r>
            <w:r>
              <w:rPr>
                <w:noProof/>
                <w:webHidden/>
              </w:rPr>
              <w:t>10</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63" w:history="1">
            <w:r w:rsidRPr="0030276A">
              <w:rPr>
                <w:rStyle w:val="Hyperlink"/>
                <w:rFonts w:ascii="Times New Roman" w:hAnsi="Times New Roman" w:cs="Times New Roman"/>
                <w:noProof/>
              </w:rPr>
              <w:t>2.1.9</w:t>
            </w:r>
            <w:r>
              <w:rPr>
                <w:rFonts w:eastAsiaTheme="minorEastAsia" w:cstheme="minorBidi"/>
                <w:noProof/>
                <w:sz w:val="24"/>
                <w:szCs w:val="24"/>
                <w:lang w:val="en-IE"/>
              </w:rPr>
              <w:tab/>
            </w:r>
            <w:r w:rsidRPr="0030276A">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7876363 \h </w:instrText>
            </w:r>
            <w:r>
              <w:rPr>
                <w:noProof/>
                <w:webHidden/>
              </w:rPr>
            </w:r>
            <w:r>
              <w:rPr>
                <w:noProof/>
                <w:webHidden/>
              </w:rPr>
              <w:fldChar w:fldCharType="separate"/>
            </w:r>
            <w:r>
              <w:rPr>
                <w:noProof/>
                <w:webHidden/>
              </w:rPr>
              <w:t>10</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64" w:history="1">
            <w:r w:rsidRPr="0030276A">
              <w:rPr>
                <w:rStyle w:val="Hyperlink"/>
                <w:rFonts w:ascii="Times New Roman" w:hAnsi="Times New Roman" w:cs="Times New Roman"/>
                <w:noProof/>
              </w:rPr>
              <w:t>2.2</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7876364 \h </w:instrText>
            </w:r>
            <w:r>
              <w:rPr>
                <w:noProof/>
                <w:webHidden/>
              </w:rPr>
            </w:r>
            <w:r>
              <w:rPr>
                <w:noProof/>
                <w:webHidden/>
              </w:rPr>
              <w:fldChar w:fldCharType="separate"/>
            </w:r>
            <w:r>
              <w:rPr>
                <w:noProof/>
                <w:webHidden/>
              </w:rPr>
              <w:t>11</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65" w:history="1">
            <w:r w:rsidRPr="0030276A">
              <w:rPr>
                <w:rStyle w:val="Hyperlink"/>
                <w:rFonts w:ascii="Times New Roman" w:hAnsi="Times New Roman" w:cs="Times New Roman"/>
                <w:noProof/>
              </w:rPr>
              <w:t>2.3</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7876365 \h </w:instrText>
            </w:r>
            <w:r>
              <w:rPr>
                <w:noProof/>
                <w:webHidden/>
              </w:rPr>
            </w:r>
            <w:r>
              <w:rPr>
                <w:noProof/>
                <w:webHidden/>
              </w:rPr>
              <w:fldChar w:fldCharType="separate"/>
            </w:r>
            <w:r>
              <w:rPr>
                <w:noProof/>
                <w:webHidden/>
              </w:rPr>
              <w:t>16</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66" w:history="1">
            <w:r w:rsidRPr="0030276A">
              <w:rPr>
                <w:rStyle w:val="Hyperlink"/>
                <w:rFonts w:ascii="Times New Roman" w:hAnsi="Times New Roman" w:cs="Times New Roman"/>
                <w:noProof/>
              </w:rPr>
              <w:t>2.3.1</w:t>
            </w:r>
            <w:r>
              <w:rPr>
                <w:rFonts w:eastAsiaTheme="minorEastAsia" w:cstheme="minorBidi"/>
                <w:noProof/>
                <w:sz w:val="24"/>
                <w:szCs w:val="24"/>
                <w:lang w:val="en-IE"/>
              </w:rPr>
              <w:tab/>
            </w:r>
            <w:r w:rsidRPr="0030276A">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7876366 \h </w:instrText>
            </w:r>
            <w:r>
              <w:rPr>
                <w:noProof/>
                <w:webHidden/>
              </w:rPr>
            </w:r>
            <w:r>
              <w:rPr>
                <w:noProof/>
                <w:webHidden/>
              </w:rPr>
              <w:fldChar w:fldCharType="separate"/>
            </w:r>
            <w:r>
              <w:rPr>
                <w:noProof/>
                <w:webHidden/>
              </w:rPr>
              <w:t>19</w:t>
            </w:r>
            <w:r>
              <w:rPr>
                <w:noProof/>
                <w:webHidden/>
              </w:rPr>
              <w:fldChar w:fldCharType="end"/>
            </w:r>
          </w:hyperlink>
        </w:p>
        <w:p w:rsidR="0027359B" w:rsidRDefault="0027359B">
          <w:pPr>
            <w:pStyle w:val="TOC1"/>
            <w:tabs>
              <w:tab w:val="left" w:pos="480"/>
              <w:tab w:val="right" w:leader="dot" w:pos="9010"/>
            </w:tabs>
            <w:rPr>
              <w:rFonts w:eastAsiaTheme="minorEastAsia" w:cstheme="minorBidi"/>
              <w:b w:val="0"/>
              <w:bCs w:val="0"/>
              <w:i w:val="0"/>
              <w:iCs w:val="0"/>
              <w:noProof/>
              <w:lang w:val="en-IE"/>
            </w:rPr>
          </w:pPr>
          <w:hyperlink w:anchor="_Toc517876367" w:history="1">
            <w:r w:rsidRPr="0030276A">
              <w:rPr>
                <w:rStyle w:val="Hyperlink"/>
                <w:rFonts w:ascii="Times New Roman" w:hAnsi="Times New Roman" w:cs="Times New Roman"/>
                <w:noProof/>
              </w:rPr>
              <w:t>3.</w:t>
            </w:r>
            <w:r>
              <w:rPr>
                <w:rFonts w:eastAsiaTheme="minorEastAsia" w:cstheme="minorBidi"/>
                <w:b w:val="0"/>
                <w:bCs w:val="0"/>
                <w:i w:val="0"/>
                <w:iCs w:val="0"/>
                <w:noProof/>
                <w:lang w:val="en-IE"/>
              </w:rPr>
              <w:tab/>
            </w:r>
            <w:r w:rsidRPr="0030276A">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7876367 \h </w:instrText>
            </w:r>
            <w:r>
              <w:rPr>
                <w:noProof/>
                <w:webHidden/>
              </w:rPr>
            </w:r>
            <w:r>
              <w:rPr>
                <w:noProof/>
                <w:webHidden/>
              </w:rPr>
              <w:fldChar w:fldCharType="separate"/>
            </w:r>
            <w:r>
              <w:rPr>
                <w:noProof/>
                <w:webHidden/>
              </w:rPr>
              <w:t>21</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68" w:history="1">
            <w:r w:rsidRPr="0030276A">
              <w:rPr>
                <w:rStyle w:val="Hyperlink"/>
                <w:rFonts w:ascii="Times New Roman" w:hAnsi="Times New Roman" w:cs="Times New Roman"/>
                <w:noProof/>
              </w:rPr>
              <w:t>3.1</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7876368 \h </w:instrText>
            </w:r>
            <w:r>
              <w:rPr>
                <w:noProof/>
                <w:webHidden/>
              </w:rPr>
            </w:r>
            <w:r>
              <w:rPr>
                <w:noProof/>
                <w:webHidden/>
              </w:rPr>
              <w:fldChar w:fldCharType="separate"/>
            </w:r>
            <w:r>
              <w:rPr>
                <w:noProof/>
                <w:webHidden/>
              </w:rPr>
              <w:t>21</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69" w:history="1">
            <w:r w:rsidRPr="0030276A">
              <w:rPr>
                <w:rStyle w:val="Hyperlink"/>
                <w:rFonts w:ascii="Times New Roman" w:hAnsi="Times New Roman" w:cs="Times New Roman"/>
                <w:noProof/>
              </w:rPr>
              <w:t>3.2</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876369 \h </w:instrText>
            </w:r>
            <w:r>
              <w:rPr>
                <w:noProof/>
                <w:webHidden/>
              </w:rPr>
            </w:r>
            <w:r>
              <w:rPr>
                <w:noProof/>
                <w:webHidden/>
              </w:rPr>
              <w:fldChar w:fldCharType="separate"/>
            </w:r>
            <w:r>
              <w:rPr>
                <w:noProof/>
                <w:webHidden/>
              </w:rPr>
              <w:t>21</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70" w:history="1">
            <w:r w:rsidRPr="0030276A">
              <w:rPr>
                <w:rStyle w:val="Hyperlink"/>
                <w:rFonts w:ascii="Times New Roman" w:hAnsi="Times New Roman" w:cs="Times New Roman"/>
                <w:noProof/>
              </w:rPr>
              <w:t>3.3</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876370 \h </w:instrText>
            </w:r>
            <w:r>
              <w:rPr>
                <w:noProof/>
                <w:webHidden/>
              </w:rPr>
            </w:r>
            <w:r>
              <w:rPr>
                <w:noProof/>
                <w:webHidden/>
              </w:rPr>
              <w:fldChar w:fldCharType="separate"/>
            </w:r>
            <w:r>
              <w:rPr>
                <w:noProof/>
                <w:webHidden/>
              </w:rPr>
              <w:t>22</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71" w:history="1">
            <w:r w:rsidRPr="0030276A">
              <w:rPr>
                <w:rStyle w:val="Hyperlink"/>
                <w:rFonts w:ascii="Times New Roman" w:hAnsi="Times New Roman" w:cs="Times New Roman"/>
                <w:noProof/>
              </w:rPr>
              <w:t>3.3.1</w:t>
            </w:r>
            <w:r>
              <w:rPr>
                <w:rFonts w:eastAsiaTheme="minorEastAsia" w:cstheme="minorBidi"/>
                <w:noProof/>
                <w:sz w:val="24"/>
                <w:szCs w:val="24"/>
                <w:lang w:val="en-IE"/>
              </w:rPr>
              <w:tab/>
            </w:r>
            <w:r w:rsidRPr="0030276A">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7876371 \h </w:instrText>
            </w:r>
            <w:r>
              <w:rPr>
                <w:noProof/>
                <w:webHidden/>
              </w:rPr>
            </w:r>
            <w:r>
              <w:rPr>
                <w:noProof/>
                <w:webHidden/>
              </w:rPr>
              <w:fldChar w:fldCharType="separate"/>
            </w:r>
            <w:r>
              <w:rPr>
                <w:noProof/>
                <w:webHidden/>
              </w:rPr>
              <w:t>22</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72" w:history="1">
            <w:r w:rsidRPr="0030276A">
              <w:rPr>
                <w:rStyle w:val="Hyperlink"/>
                <w:rFonts w:ascii="Times New Roman" w:hAnsi="Times New Roman" w:cs="Times New Roman"/>
                <w:noProof/>
              </w:rPr>
              <w:t>3.3.2</w:t>
            </w:r>
            <w:r>
              <w:rPr>
                <w:rFonts w:eastAsiaTheme="minorEastAsia" w:cstheme="minorBidi"/>
                <w:noProof/>
                <w:sz w:val="24"/>
                <w:szCs w:val="24"/>
                <w:lang w:val="en-IE"/>
              </w:rPr>
              <w:tab/>
            </w:r>
            <w:r w:rsidRPr="0030276A">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7876372 \h </w:instrText>
            </w:r>
            <w:r>
              <w:rPr>
                <w:noProof/>
                <w:webHidden/>
              </w:rPr>
            </w:r>
            <w:r>
              <w:rPr>
                <w:noProof/>
                <w:webHidden/>
              </w:rPr>
              <w:fldChar w:fldCharType="separate"/>
            </w:r>
            <w:r>
              <w:rPr>
                <w:noProof/>
                <w:webHidden/>
              </w:rPr>
              <w:t>23</w:t>
            </w:r>
            <w:r>
              <w:rPr>
                <w:noProof/>
                <w:webHidden/>
              </w:rPr>
              <w:fldChar w:fldCharType="end"/>
            </w:r>
          </w:hyperlink>
        </w:p>
        <w:p w:rsidR="0027359B" w:rsidRDefault="0027359B">
          <w:pPr>
            <w:pStyle w:val="TOC3"/>
            <w:tabs>
              <w:tab w:val="left" w:pos="1200"/>
              <w:tab w:val="right" w:leader="dot" w:pos="9010"/>
            </w:tabs>
            <w:rPr>
              <w:rFonts w:eastAsiaTheme="minorEastAsia" w:cstheme="minorBidi"/>
              <w:noProof/>
              <w:sz w:val="24"/>
              <w:szCs w:val="24"/>
              <w:lang w:val="en-IE"/>
            </w:rPr>
          </w:pPr>
          <w:hyperlink w:anchor="_Toc517876373" w:history="1">
            <w:r w:rsidRPr="0030276A">
              <w:rPr>
                <w:rStyle w:val="Hyperlink"/>
                <w:rFonts w:ascii="Times New Roman" w:hAnsi="Times New Roman" w:cs="Times New Roman"/>
                <w:noProof/>
              </w:rPr>
              <w:t>3.3.3</w:t>
            </w:r>
            <w:r>
              <w:rPr>
                <w:rFonts w:eastAsiaTheme="minorEastAsia" w:cstheme="minorBidi"/>
                <w:noProof/>
                <w:sz w:val="24"/>
                <w:szCs w:val="24"/>
                <w:lang w:val="en-IE"/>
              </w:rPr>
              <w:tab/>
            </w:r>
            <w:r w:rsidRPr="0030276A">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7876373 \h </w:instrText>
            </w:r>
            <w:r>
              <w:rPr>
                <w:noProof/>
                <w:webHidden/>
              </w:rPr>
            </w:r>
            <w:r>
              <w:rPr>
                <w:noProof/>
                <w:webHidden/>
              </w:rPr>
              <w:fldChar w:fldCharType="separate"/>
            </w:r>
            <w:r>
              <w:rPr>
                <w:noProof/>
                <w:webHidden/>
              </w:rPr>
              <w:t>24</w:t>
            </w:r>
            <w:r>
              <w:rPr>
                <w:noProof/>
                <w:webHidden/>
              </w:rPr>
              <w:fldChar w:fldCharType="end"/>
            </w:r>
          </w:hyperlink>
        </w:p>
        <w:p w:rsidR="0027359B" w:rsidRDefault="0027359B">
          <w:pPr>
            <w:pStyle w:val="TOC1"/>
            <w:tabs>
              <w:tab w:val="left" w:pos="480"/>
              <w:tab w:val="right" w:leader="dot" w:pos="9010"/>
            </w:tabs>
            <w:rPr>
              <w:rFonts w:eastAsiaTheme="minorEastAsia" w:cstheme="minorBidi"/>
              <w:b w:val="0"/>
              <w:bCs w:val="0"/>
              <w:i w:val="0"/>
              <w:iCs w:val="0"/>
              <w:noProof/>
              <w:lang w:val="en-IE"/>
            </w:rPr>
          </w:pPr>
          <w:hyperlink w:anchor="_Toc517876374" w:history="1">
            <w:r w:rsidRPr="0030276A">
              <w:rPr>
                <w:rStyle w:val="Hyperlink"/>
                <w:rFonts w:ascii="Times New Roman" w:hAnsi="Times New Roman" w:cs="Times New Roman"/>
                <w:noProof/>
              </w:rPr>
              <w:t>4.</w:t>
            </w:r>
            <w:r>
              <w:rPr>
                <w:rFonts w:eastAsiaTheme="minorEastAsia" w:cstheme="minorBidi"/>
                <w:b w:val="0"/>
                <w:bCs w:val="0"/>
                <w:i w:val="0"/>
                <w:iCs w:val="0"/>
                <w:noProof/>
                <w:lang w:val="en-IE"/>
              </w:rPr>
              <w:tab/>
            </w:r>
            <w:r w:rsidRPr="0030276A">
              <w:rPr>
                <w:rStyle w:val="Hyperlink"/>
                <w:rFonts w:ascii="Times New Roman" w:hAnsi="Times New Roman" w:cs="Times New Roman"/>
                <w:noProof/>
              </w:rPr>
              <w:t>Research Findings and Analysis</w:t>
            </w:r>
            <w:r>
              <w:rPr>
                <w:noProof/>
                <w:webHidden/>
              </w:rPr>
              <w:tab/>
            </w:r>
            <w:r>
              <w:rPr>
                <w:noProof/>
                <w:webHidden/>
              </w:rPr>
              <w:fldChar w:fldCharType="begin"/>
            </w:r>
            <w:r>
              <w:rPr>
                <w:noProof/>
                <w:webHidden/>
              </w:rPr>
              <w:instrText xml:space="preserve"> PAGEREF _Toc517876374 \h </w:instrText>
            </w:r>
            <w:r>
              <w:rPr>
                <w:noProof/>
                <w:webHidden/>
              </w:rPr>
            </w:r>
            <w:r>
              <w:rPr>
                <w:noProof/>
                <w:webHidden/>
              </w:rPr>
              <w:fldChar w:fldCharType="separate"/>
            </w:r>
            <w:r>
              <w:rPr>
                <w:noProof/>
                <w:webHidden/>
              </w:rPr>
              <w:t>25</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75" w:history="1">
            <w:r w:rsidRPr="0030276A">
              <w:rPr>
                <w:rStyle w:val="Hyperlink"/>
                <w:rFonts w:ascii="Times New Roman" w:hAnsi="Times New Roman" w:cs="Times New Roman"/>
                <w:noProof/>
              </w:rPr>
              <w:t>4.1</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Automated Data Retrieval</w:t>
            </w:r>
            <w:r>
              <w:rPr>
                <w:noProof/>
                <w:webHidden/>
              </w:rPr>
              <w:tab/>
            </w:r>
            <w:r>
              <w:rPr>
                <w:noProof/>
                <w:webHidden/>
              </w:rPr>
              <w:fldChar w:fldCharType="begin"/>
            </w:r>
            <w:r>
              <w:rPr>
                <w:noProof/>
                <w:webHidden/>
              </w:rPr>
              <w:instrText xml:space="preserve"> PAGEREF _Toc517876375 \h </w:instrText>
            </w:r>
            <w:r>
              <w:rPr>
                <w:noProof/>
                <w:webHidden/>
              </w:rPr>
            </w:r>
            <w:r>
              <w:rPr>
                <w:noProof/>
                <w:webHidden/>
              </w:rPr>
              <w:fldChar w:fldCharType="separate"/>
            </w:r>
            <w:r>
              <w:rPr>
                <w:noProof/>
                <w:webHidden/>
              </w:rPr>
              <w:t>25</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76" w:history="1">
            <w:r w:rsidRPr="0030276A">
              <w:rPr>
                <w:rStyle w:val="Hyperlink"/>
                <w:rFonts w:ascii="Times New Roman" w:hAnsi="Times New Roman" w:cs="Times New Roman"/>
                <w:noProof/>
              </w:rPr>
              <w:t>4.2</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876376 \h </w:instrText>
            </w:r>
            <w:r>
              <w:rPr>
                <w:noProof/>
                <w:webHidden/>
              </w:rPr>
            </w:r>
            <w:r>
              <w:rPr>
                <w:noProof/>
                <w:webHidden/>
              </w:rPr>
              <w:fldChar w:fldCharType="separate"/>
            </w:r>
            <w:r>
              <w:rPr>
                <w:noProof/>
                <w:webHidden/>
              </w:rPr>
              <w:t>26</w:t>
            </w:r>
            <w:r>
              <w:rPr>
                <w:noProof/>
                <w:webHidden/>
              </w:rPr>
              <w:fldChar w:fldCharType="end"/>
            </w:r>
          </w:hyperlink>
        </w:p>
        <w:p w:rsidR="0027359B" w:rsidRDefault="0027359B">
          <w:pPr>
            <w:pStyle w:val="TOC2"/>
            <w:tabs>
              <w:tab w:val="left" w:pos="960"/>
              <w:tab w:val="right" w:leader="dot" w:pos="9010"/>
            </w:tabs>
            <w:rPr>
              <w:rFonts w:eastAsiaTheme="minorEastAsia" w:cstheme="minorBidi"/>
              <w:b w:val="0"/>
              <w:bCs w:val="0"/>
              <w:noProof/>
              <w:sz w:val="24"/>
              <w:szCs w:val="24"/>
              <w:lang w:val="en-IE"/>
            </w:rPr>
          </w:pPr>
          <w:hyperlink w:anchor="_Toc517876377" w:history="1">
            <w:r w:rsidRPr="0030276A">
              <w:rPr>
                <w:rStyle w:val="Hyperlink"/>
                <w:rFonts w:ascii="Times New Roman" w:hAnsi="Times New Roman" w:cs="Times New Roman"/>
                <w:noProof/>
              </w:rPr>
              <w:t>4.3</w:t>
            </w:r>
            <w:r>
              <w:rPr>
                <w:rFonts w:eastAsiaTheme="minorEastAsia" w:cstheme="minorBidi"/>
                <w:b w:val="0"/>
                <w:bCs w:val="0"/>
                <w:noProof/>
                <w:sz w:val="24"/>
                <w:szCs w:val="24"/>
                <w:lang w:val="en-IE"/>
              </w:rPr>
              <w:tab/>
            </w:r>
            <w:r w:rsidRPr="0030276A">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876377 \h </w:instrText>
            </w:r>
            <w:r>
              <w:rPr>
                <w:noProof/>
                <w:webHidden/>
              </w:rPr>
            </w:r>
            <w:r>
              <w:rPr>
                <w:noProof/>
                <w:webHidden/>
              </w:rPr>
              <w:fldChar w:fldCharType="separate"/>
            </w:r>
            <w:r>
              <w:rPr>
                <w:noProof/>
                <w:webHidden/>
              </w:rPr>
              <w:t>31</w:t>
            </w:r>
            <w:r>
              <w:rPr>
                <w:noProof/>
                <w:webHidden/>
              </w:rPr>
              <w:fldChar w:fldCharType="end"/>
            </w:r>
          </w:hyperlink>
        </w:p>
        <w:p w:rsidR="0027359B" w:rsidRDefault="0027359B">
          <w:pPr>
            <w:pStyle w:val="TOC1"/>
            <w:tabs>
              <w:tab w:val="right" w:leader="dot" w:pos="9010"/>
            </w:tabs>
            <w:rPr>
              <w:rFonts w:eastAsiaTheme="minorEastAsia" w:cstheme="minorBidi"/>
              <w:b w:val="0"/>
              <w:bCs w:val="0"/>
              <w:i w:val="0"/>
              <w:iCs w:val="0"/>
              <w:noProof/>
              <w:lang w:val="en-IE"/>
            </w:rPr>
          </w:pPr>
          <w:hyperlink w:anchor="_Toc517876378" w:history="1">
            <w:r w:rsidRPr="0030276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876378 \h </w:instrText>
            </w:r>
            <w:r>
              <w:rPr>
                <w:noProof/>
                <w:webHidden/>
              </w:rPr>
            </w:r>
            <w:r>
              <w:rPr>
                <w:noProof/>
                <w:webHidden/>
              </w:rPr>
              <w:fldChar w:fldCharType="separate"/>
            </w:r>
            <w:r>
              <w:rPr>
                <w:noProof/>
                <w:webHidden/>
              </w:rPr>
              <w:t>33</w:t>
            </w:r>
            <w:r>
              <w:rPr>
                <w:noProof/>
                <w:webHidden/>
              </w:rPr>
              <w:fldChar w:fldCharType="end"/>
            </w:r>
          </w:hyperlink>
        </w:p>
        <w:p w:rsidR="0027359B" w:rsidRDefault="0027359B">
          <w:pPr>
            <w:pStyle w:val="TOC1"/>
            <w:tabs>
              <w:tab w:val="right" w:leader="dot" w:pos="9010"/>
            </w:tabs>
            <w:rPr>
              <w:rFonts w:eastAsiaTheme="minorEastAsia" w:cstheme="minorBidi"/>
              <w:b w:val="0"/>
              <w:bCs w:val="0"/>
              <w:i w:val="0"/>
              <w:iCs w:val="0"/>
              <w:noProof/>
              <w:lang w:val="en-IE"/>
            </w:rPr>
          </w:pPr>
          <w:hyperlink w:anchor="_Toc517876379" w:history="1">
            <w:r w:rsidRPr="0030276A">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517876379 \h </w:instrText>
            </w:r>
            <w:r>
              <w:rPr>
                <w:noProof/>
                <w:webHidden/>
              </w:rPr>
            </w:r>
            <w:r>
              <w:rPr>
                <w:noProof/>
                <w:webHidden/>
              </w:rPr>
              <w:fldChar w:fldCharType="separate"/>
            </w:r>
            <w:r>
              <w:rPr>
                <w:noProof/>
                <w:webHidden/>
              </w:rPr>
              <w:t>38</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0" w:name="_Toc517876348"/>
      <w:r w:rsidRPr="007B6AB4">
        <w:rPr>
          <w:rFonts w:ascii="Times New Roman" w:hAnsi="Times New Roman" w:cs="Times New Roman"/>
          <w:sz w:val="28"/>
          <w:szCs w:val="28"/>
        </w:rPr>
        <w:lastRenderedPageBreak/>
        <w:t>Table of Figures</w:t>
      </w:r>
      <w:bookmarkEnd w:id="0"/>
    </w:p>
    <w:p w:rsidR="00075A53" w:rsidRPr="00075A53" w:rsidRDefault="00075A53" w:rsidP="00075A53">
      <w:pPr>
        <w:rPr>
          <w:lang w:val="en-GB"/>
        </w:rPr>
      </w:pPr>
    </w:p>
    <w:p w:rsidR="0027359B" w:rsidRDefault="00075A53">
      <w:pPr>
        <w:pStyle w:val="TableofFigures"/>
        <w:tabs>
          <w:tab w:val="right" w:leader="dot" w:pos="9010"/>
        </w:tabs>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7876338" w:history="1">
        <w:r w:rsidR="0027359B" w:rsidRPr="00DB570E">
          <w:rPr>
            <w:rStyle w:val="Hyperlink"/>
            <w:rFonts w:eastAsiaTheme="majorEastAsia"/>
            <w:b/>
            <w:noProof/>
          </w:rPr>
          <w:t>Figure 1</w:t>
        </w:r>
        <w:r w:rsidR="0027359B" w:rsidRPr="00DB570E">
          <w:rPr>
            <w:rStyle w:val="Hyperlink"/>
            <w:rFonts w:eastAsiaTheme="majorEastAsia"/>
            <w:noProof/>
          </w:rPr>
          <w:t>. Graphical implementation of walk forward cross validation. Image sourced from (Nawara, 2017)</w:t>
        </w:r>
        <w:r w:rsidR="0027359B">
          <w:rPr>
            <w:noProof/>
            <w:webHidden/>
          </w:rPr>
          <w:tab/>
        </w:r>
        <w:r w:rsidR="0027359B">
          <w:rPr>
            <w:noProof/>
            <w:webHidden/>
          </w:rPr>
          <w:fldChar w:fldCharType="begin"/>
        </w:r>
        <w:r w:rsidR="0027359B">
          <w:rPr>
            <w:noProof/>
            <w:webHidden/>
          </w:rPr>
          <w:instrText xml:space="preserve"> PAGEREF _Toc517876338 \h </w:instrText>
        </w:r>
        <w:r w:rsidR="0027359B">
          <w:rPr>
            <w:noProof/>
            <w:webHidden/>
          </w:rPr>
        </w:r>
        <w:r w:rsidR="0027359B">
          <w:rPr>
            <w:noProof/>
            <w:webHidden/>
          </w:rPr>
          <w:fldChar w:fldCharType="separate"/>
        </w:r>
        <w:r w:rsidR="0027359B">
          <w:rPr>
            <w:noProof/>
            <w:webHidden/>
          </w:rPr>
          <w:t>24</w:t>
        </w:r>
        <w:r w:rsidR="0027359B">
          <w:rPr>
            <w:noProof/>
            <w:webHidden/>
          </w:rPr>
          <w:fldChar w:fldCharType="end"/>
        </w:r>
      </w:hyperlink>
    </w:p>
    <w:p w:rsidR="0027359B" w:rsidRDefault="0027359B">
      <w:pPr>
        <w:pStyle w:val="TableofFigures"/>
        <w:tabs>
          <w:tab w:val="right" w:leader="dot" w:pos="9010"/>
        </w:tabs>
        <w:rPr>
          <w:rFonts w:asciiTheme="minorHAnsi" w:eastAsiaTheme="minorEastAsia" w:hAnsiTheme="minorHAnsi" w:cstheme="minorBidi"/>
          <w:noProof/>
        </w:rPr>
      </w:pPr>
      <w:hyperlink w:anchor="_Toc517876339" w:history="1">
        <w:r w:rsidRPr="00DB570E">
          <w:rPr>
            <w:rStyle w:val="Hyperlink"/>
            <w:rFonts w:eastAsiaTheme="majorEastAsia"/>
            <w:b/>
            <w:noProof/>
          </w:rPr>
          <w:t>Figure 2</w:t>
        </w:r>
        <w:r w:rsidRPr="00DB570E">
          <w:rPr>
            <w:rStyle w:val="Hyperlink"/>
            <w:rFonts w:eastAsiaTheme="majorEastAsia"/>
            <w:noProof/>
          </w:rPr>
          <w:t>. Counties and associated weather stations.</w:t>
        </w:r>
        <w:r>
          <w:rPr>
            <w:noProof/>
            <w:webHidden/>
          </w:rPr>
          <w:tab/>
        </w:r>
        <w:r>
          <w:rPr>
            <w:noProof/>
            <w:webHidden/>
          </w:rPr>
          <w:fldChar w:fldCharType="begin"/>
        </w:r>
        <w:r>
          <w:rPr>
            <w:noProof/>
            <w:webHidden/>
          </w:rPr>
          <w:instrText xml:space="preserve"> PAGEREF _Toc517876339 \h </w:instrText>
        </w:r>
        <w:r>
          <w:rPr>
            <w:noProof/>
            <w:webHidden/>
          </w:rPr>
        </w:r>
        <w:r>
          <w:rPr>
            <w:noProof/>
            <w:webHidden/>
          </w:rPr>
          <w:fldChar w:fldCharType="separate"/>
        </w:r>
        <w:r>
          <w:rPr>
            <w:noProof/>
            <w:webHidden/>
          </w:rPr>
          <w:t>27</w:t>
        </w:r>
        <w:r>
          <w:rPr>
            <w:noProof/>
            <w:webHidden/>
          </w:rPr>
          <w:fldChar w:fldCharType="end"/>
        </w:r>
      </w:hyperlink>
    </w:p>
    <w:p w:rsidR="0027359B" w:rsidRDefault="0027359B">
      <w:pPr>
        <w:pStyle w:val="TableofFigures"/>
        <w:tabs>
          <w:tab w:val="right" w:leader="dot" w:pos="9010"/>
        </w:tabs>
        <w:rPr>
          <w:rFonts w:asciiTheme="minorHAnsi" w:eastAsiaTheme="minorEastAsia" w:hAnsiTheme="minorHAnsi" w:cstheme="minorBidi"/>
          <w:noProof/>
        </w:rPr>
      </w:pPr>
      <w:hyperlink w:anchor="_Toc517876340" w:history="1">
        <w:r w:rsidRPr="00DB570E">
          <w:rPr>
            <w:rStyle w:val="Hyperlink"/>
            <w:rFonts w:eastAsiaTheme="majorEastAsia"/>
            <w:b/>
            <w:noProof/>
          </w:rPr>
          <w:t>Figure 3</w:t>
        </w:r>
        <w:r w:rsidRPr="00DB570E">
          <w:rPr>
            <w:rStyle w:val="Hyperlink"/>
            <w:rFonts w:eastAsiaTheme="majorEastAsia"/>
            <w:noProof/>
          </w:rPr>
          <w:t>. Average wind speed vs. year.</w:t>
        </w:r>
        <w:r>
          <w:rPr>
            <w:noProof/>
            <w:webHidden/>
          </w:rPr>
          <w:tab/>
        </w:r>
        <w:r>
          <w:rPr>
            <w:noProof/>
            <w:webHidden/>
          </w:rPr>
          <w:fldChar w:fldCharType="begin"/>
        </w:r>
        <w:r>
          <w:rPr>
            <w:noProof/>
            <w:webHidden/>
          </w:rPr>
          <w:instrText xml:space="preserve"> PAGEREF _Toc517876340 \h </w:instrText>
        </w:r>
        <w:r>
          <w:rPr>
            <w:noProof/>
            <w:webHidden/>
          </w:rPr>
        </w:r>
        <w:r>
          <w:rPr>
            <w:noProof/>
            <w:webHidden/>
          </w:rPr>
          <w:fldChar w:fldCharType="separate"/>
        </w:r>
        <w:r>
          <w:rPr>
            <w:noProof/>
            <w:webHidden/>
          </w:rPr>
          <w:t>29</w:t>
        </w:r>
        <w:r>
          <w:rPr>
            <w:noProof/>
            <w:webHidden/>
          </w:rPr>
          <w:fldChar w:fldCharType="end"/>
        </w:r>
      </w:hyperlink>
    </w:p>
    <w:p w:rsidR="0027359B" w:rsidRDefault="0027359B">
      <w:pPr>
        <w:pStyle w:val="TableofFigures"/>
        <w:tabs>
          <w:tab w:val="right" w:leader="dot" w:pos="9010"/>
        </w:tabs>
        <w:rPr>
          <w:rFonts w:asciiTheme="minorHAnsi" w:eastAsiaTheme="minorEastAsia" w:hAnsiTheme="minorHAnsi" w:cstheme="minorBidi"/>
          <w:noProof/>
        </w:rPr>
      </w:pPr>
      <w:hyperlink w:anchor="_Toc517876341" w:history="1">
        <w:r w:rsidRPr="00DB570E">
          <w:rPr>
            <w:rStyle w:val="Hyperlink"/>
            <w:rFonts w:eastAsiaTheme="majorEastAsia"/>
            <w:b/>
            <w:noProof/>
          </w:rPr>
          <w:t>Figure 4</w:t>
        </w:r>
        <w:r w:rsidRPr="00DB570E">
          <w:rPr>
            <w:rStyle w:val="Hyperlink"/>
            <w:rFonts w:eastAsiaTheme="majorEastAsia"/>
            <w:noProof/>
          </w:rPr>
          <w:t>. Mean sea level pressure vs. year.</w:t>
        </w:r>
        <w:r>
          <w:rPr>
            <w:noProof/>
            <w:webHidden/>
          </w:rPr>
          <w:tab/>
        </w:r>
        <w:r>
          <w:rPr>
            <w:noProof/>
            <w:webHidden/>
          </w:rPr>
          <w:fldChar w:fldCharType="begin"/>
        </w:r>
        <w:r>
          <w:rPr>
            <w:noProof/>
            <w:webHidden/>
          </w:rPr>
          <w:instrText xml:space="preserve"> PAGEREF _Toc517876341 \h </w:instrText>
        </w:r>
        <w:r>
          <w:rPr>
            <w:noProof/>
            <w:webHidden/>
          </w:rPr>
        </w:r>
        <w:r>
          <w:rPr>
            <w:noProof/>
            <w:webHidden/>
          </w:rPr>
          <w:fldChar w:fldCharType="separate"/>
        </w:r>
        <w:r>
          <w:rPr>
            <w:noProof/>
            <w:webHidden/>
          </w:rPr>
          <w:t>29</w:t>
        </w:r>
        <w:r>
          <w:rPr>
            <w:noProof/>
            <w:webHidden/>
          </w:rPr>
          <w:fldChar w:fldCharType="end"/>
        </w:r>
      </w:hyperlink>
    </w:p>
    <w:p w:rsidR="0027359B" w:rsidRDefault="0027359B">
      <w:pPr>
        <w:pStyle w:val="TableofFigures"/>
        <w:tabs>
          <w:tab w:val="right" w:leader="dot" w:pos="9010"/>
        </w:tabs>
        <w:rPr>
          <w:rFonts w:asciiTheme="minorHAnsi" w:eastAsiaTheme="minorEastAsia" w:hAnsiTheme="minorHAnsi" w:cstheme="minorBidi"/>
          <w:noProof/>
        </w:rPr>
      </w:pPr>
      <w:hyperlink w:anchor="_Toc517876342" w:history="1">
        <w:r w:rsidRPr="00DB570E">
          <w:rPr>
            <w:rStyle w:val="Hyperlink"/>
            <w:rFonts w:eastAsiaTheme="majorEastAsia"/>
            <w:b/>
            <w:noProof/>
          </w:rPr>
          <w:t>Figure 5</w:t>
        </w:r>
        <w:r w:rsidRPr="00DB570E">
          <w:rPr>
            <w:rStyle w:val="Hyperlink"/>
            <w:rFonts w:eastAsiaTheme="majorEastAsia"/>
            <w:noProof/>
          </w:rPr>
          <w:t>. Average rainfall and temperature per month.</w:t>
        </w:r>
        <w:r>
          <w:rPr>
            <w:noProof/>
            <w:webHidden/>
          </w:rPr>
          <w:tab/>
        </w:r>
        <w:r>
          <w:rPr>
            <w:noProof/>
            <w:webHidden/>
          </w:rPr>
          <w:fldChar w:fldCharType="begin"/>
        </w:r>
        <w:r>
          <w:rPr>
            <w:noProof/>
            <w:webHidden/>
          </w:rPr>
          <w:instrText xml:space="preserve"> PAGEREF _Toc517876342 \h </w:instrText>
        </w:r>
        <w:r>
          <w:rPr>
            <w:noProof/>
            <w:webHidden/>
          </w:rPr>
        </w:r>
        <w:r>
          <w:rPr>
            <w:noProof/>
            <w:webHidden/>
          </w:rPr>
          <w:fldChar w:fldCharType="separate"/>
        </w:r>
        <w:r>
          <w:rPr>
            <w:noProof/>
            <w:webHidden/>
          </w:rPr>
          <w:t>30</w:t>
        </w:r>
        <w:r>
          <w:rPr>
            <w:noProof/>
            <w:webHidden/>
          </w:rPr>
          <w:fldChar w:fldCharType="end"/>
        </w:r>
      </w:hyperlink>
    </w:p>
    <w:p w:rsidR="0027359B" w:rsidRDefault="0027359B">
      <w:pPr>
        <w:pStyle w:val="TableofFigures"/>
        <w:tabs>
          <w:tab w:val="right" w:leader="dot" w:pos="9010"/>
        </w:tabs>
        <w:rPr>
          <w:rFonts w:asciiTheme="minorHAnsi" w:eastAsiaTheme="minorEastAsia" w:hAnsiTheme="minorHAnsi" w:cstheme="minorBidi"/>
          <w:noProof/>
        </w:rPr>
      </w:pPr>
      <w:hyperlink w:anchor="_Toc517876343" w:history="1">
        <w:r w:rsidRPr="00DB570E">
          <w:rPr>
            <w:rStyle w:val="Hyperlink"/>
            <w:rFonts w:eastAsiaTheme="majorEastAsia"/>
            <w:b/>
            <w:noProof/>
          </w:rPr>
          <w:t>Figure 6</w:t>
        </w:r>
        <w:r w:rsidRPr="00DB570E">
          <w:rPr>
            <w:rStyle w:val="Hyperlink"/>
            <w:rFonts w:eastAsiaTheme="majorEastAsia"/>
            <w:noProof/>
          </w:rPr>
          <w:t>. Dew point temperature and vapour pressure per month</w:t>
        </w:r>
        <w:r>
          <w:rPr>
            <w:noProof/>
            <w:webHidden/>
          </w:rPr>
          <w:tab/>
        </w:r>
        <w:r>
          <w:rPr>
            <w:noProof/>
            <w:webHidden/>
          </w:rPr>
          <w:fldChar w:fldCharType="begin"/>
        </w:r>
        <w:r>
          <w:rPr>
            <w:noProof/>
            <w:webHidden/>
          </w:rPr>
          <w:instrText xml:space="preserve"> PAGEREF _Toc517876343 \h </w:instrText>
        </w:r>
        <w:r>
          <w:rPr>
            <w:noProof/>
            <w:webHidden/>
          </w:rPr>
        </w:r>
        <w:r>
          <w:rPr>
            <w:noProof/>
            <w:webHidden/>
          </w:rPr>
          <w:fldChar w:fldCharType="separate"/>
        </w:r>
        <w:r>
          <w:rPr>
            <w:noProof/>
            <w:webHidden/>
          </w:rPr>
          <w:t>31</w:t>
        </w:r>
        <w:r>
          <w:rPr>
            <w:noProof/>
            <w:webHidden/>
          </w:rPr>
          <w:fldChar w:fldCharType="end"/>
        </w:r>
      </w:hyperlink>
    </w:p>
    <w:p w:rsidR="007B6AB4" w:rsidRPr="007B6AB4" w:rsidRDefault="00075A53" w:rsidP="007B6AB4">
      <w:pPr>
        <w:pStyle w:val="Heading1"/>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7876349"/>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7876350"/>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D800DF" w:rsidP="008161B3">
      <w:pPr>
        <w:spacing w:line="360" w:lineRule="auto"/>
        <w:jc w:val="both"/>
      </w:pPr>
      <w:hyperlink w:anchor="Literature Review" w:history="1">
        <w:r w:rsidR="00565D85" w:rsidRPr="00D800DF">
          <w:rPr>
            <w:rStyle w:val="Hyperlink"/>
          </w:rPr>
          <w:t>Section 2</w:t>
        </w:r>
      </w:hyperlink>
      <w:r w:rsidR="00565D85">
        <w:t xml:space="preserve"> will comprise of the literature analysis. This sections will be further partitioned into two subsections. </w:t>
      </w:r>
      <w:hyperlink w:anchor="Overview of Existing Technologies" w:history="1">
        <w:r w:rsidR="00565D85" w:rsidRPr="00D800DF">
          <w:rPr>
            <w:rStyle w:val="Hyperlink"/>
          </w:rPr>
          <w:t>Section 2.1</w:t>
        </w:r>
      </w:hyperlink>
      <w:r w:rsidR="00565D85">
        <w:t xml:space="preserve"> will provide a brief description of each of the algorithms that are used by existing studies. </w:t>
      </w:r>
      <w:r>
        <w:fldChar w:fldCharType="begin"/>
      </w:r>
      <w:r>
        <w:instrText xml:space="preserve"> HYPERLINK  \l "Existing Data Mining Studies" </w:instrText>
      </w:r>
      <w:r>
        <w:fldChar w:fldCharType="separate"/>
      </w:r>
      <w:r w:rsidR="00565D85" w:rsidRPr="00D800DF">
        <w:rPr>
          <w:rStyle w:val="Hyperlink"/>
        </w:rPr>
        <w:t xml:space="preserve">Section </w:t>
      </w:r>
      <w:r w:rsidR="00992E89" w:rsidRPr="00D800DF">
        <w:rPr>
          <w:rStyle w:val="Hyperlink"/>
        </w:rPr>
        <w:t>2.2</w:t>
      </w:r>
      <w:r>
        <w:fldChar w:fldCharType="end"/>
      </w:r>
      <w:r w:rsidR="00992E89">
        <w:t xml:space="preserve"> will provide a broader outlook on each of these studies, such as any interesting findings that they make and how well the algorithms used perform.</w:t>
      </w:r>
      <w:r w:rsidR="006048EC">
        <w:t xml:space="preserve"> </w:t>
      </w:r>
      <w:r>
        <w:fldChar w:fldCharType="begin"/>
      </w:r>
      <w:r>
        <w:instrText xml:space="preserve"> HYPERLINK  \l "2.3 Current Numerical Weather Prediction Systems" </w:instrText>
      </w:r>
      <w:r>
        <w:fldChar w:fldCharType="separate"/>
      </w:r>
      <w:r w:rsidR="006048EC" w:rsidRPr="00D800DF">
        <w:rPr>
          <w:rStyle w:val="Hyperlink"/>
        </w:rPr>
        <w:t>Section 2.3</w:t>
      </w:r>
      <w:r>
        <w:fldChar w:fldCharType="end"/>
      </w:r>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subsection is further partitioned to describe the technologies and techniques that will be used to generate rainfall prediction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7876351"/>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7876352"/>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7876353"/>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7876354"/>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7876355"/>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7876356"/>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7876357"/>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w:t>
      </w:r>
      <w:proofErr w:type="gramStart"/>
      <w:r>
        <w:rPr>
          <w:lang w:val="en-GB"/>
        </w:rPr>
        <w:t>models</w:t>
      </w:r>
      <w:proofErr w:type="gramEnd"/>
      <w:r>
        <w:rPr>
          <w:lang w:val="en-GB"/>
        </w:rPr>
        <w:t xml:space="preserve">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7876358"/>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7876359"/>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7876360"/>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7876361"/>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7876362"/>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7876363"/>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7876364"/>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 xml:space="preserve">f the model </w:t>
      </w:r>
      <w:proofErr w:type="spellStart"/>
      <w:r w:rsidR="006C7622">
        <w:t>can not</w:t>
      </w:r>
      <w:proofErr w:type="spellEnd"/>
      <w:r w:rsidR="006C7622">
        <w:t xml:space="preserve">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w:t>
      </w:r>
      <w:proofErr w:type="gramStart"/>
      <w:r w:rsidR="004C7E02">
        <w:t>Short Term</w:t>
      </w:r>
      <w:proofErr w:type="gramEnd"/>
      <w:r w:rsidR="004C7E02">
        <w:t xml:space="preserve">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7876365"/>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w:t>
      </w:r>
      <w:proofErr w:type="gramStart"/>
      <w:r w:rsidR="001E0FF9">
        <w:rPr>
          <w:lang w:val="en-GB"/>
        </w:rPr>
        <w:t>Met</w:t>
      </w:r>
      <w:proofErr w:type="gramEnd"/>
      <w:r w:rsidR="001E0FF9">
        <w:rPr>
          <w:lang w:val="en-GB"/>
        </w:rPr>
        <w:t xml:space="preserve">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w:t>
      </w:r>
      <w:proofErr w:type="gramStart"/>
      <w:r w:rsidR="00534E37">
        <w:rPr>
          <w:lang w:val="en-GB"/>
        </w:rPr>
        <w:t>low</w:t>
      </w:r>
      <w:r w:rsidR="004D0B22">
        <w:rPr>
          <w:lang w:val="en-GB"/>
        </w:rPr>
        <w:t xml:space="preserve"> resolution</w:t>
      </w:r>
      <w:proofErr w:type="gramEnd"/>
      <w:r w:rsidR="004D0B22">
        <w:rPr>
          <w:lang w:val="en-GB"/>
        </w:rPr>
        <w:t xml:space="preserve">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7876366"/>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w:t>
      </w:r>
      <w:proofErr w:type="gramStart"/>
      <w:r w:rsidR="00751F56">
        <w:rPr>
          <w:lang w:val="en-GB"/>
        </w:rPr>
        <w:t>has</w:t>
      </w:r>
      <w:proofErr w:type="gramEnd"/>
      <w:r w:rsidR="00751F56">
        <w:rPr>
          <w:lang w:val="en-GB"/>
        </w:rPr>
        <w:t xml:space="preserve">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w:t>
      </w:r>
      <w:proofErr w:type="gramStart"/>
      <w:r w:rsidR="00B065E2">
        <w:rPr>
          <w:lang w:val="en-GB"/>
        </w:rPr>
        <w:t>high powered</w:t>
      </w:r>
      <w:proofErr w:type="gramEnd"/>
      <w:r w:rsidR="00B065E2">
        <w:rPr>
          <w:lang w:val="en-GB"/>
        </w:rPr>
        <w:t xml:space="preserve">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w:t>
      </w:r>
      <w:proofErr w:type="gramStart"/>
      <w:r>
        <w:rPr>
          <w:lang w:val="en-GB"/>
        </w:rPr>
        <w:t>24 hour</w:t>
      </w:r>
      <w:proofErr w:type="gramEnd"/>
      <w:r>
        <w:rPr>
          <w:lang w:val="en-GB"/>
        </w:rPr>
        <w:t xml:space="preserve"> forecast using the ARPEGE model that is used by the French. The computer used in this system is powerful enough to create a </w:t>
      </w:r>
      <w:proofErr w:type="gramStart"/>
      <w:r>
        <w:rPr>
          <w:lang w:val="en-GB"/>
        </w:rPr>
        <w:t>24 hour</w:t>
      </w:r>
      <w:proofErr w:type="gramEnd"/>
      <w:r>
        <w:rPr>
          <w:lang w:val="en-GB"/>
        </w:rPr>
        <w:t xml:space="preserve">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7876367"/>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7876368"/>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522C2F" w:rsidRPr="00F10DAF">
        <w:rPr>
          <w:lang w:val="en-GB"/>
        </w:rPr>
        <w:instrText xml:space="preserve"> ADDIN ZOTERO_ITEM CSL_CITATION {"citationID":"mW1ZIHU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522C2F" w:rsidRPr="00F10DAF">
        <w:rPr>
          <w:lang w:val="en-US"/>
        </w:rPr>
        <w:t>(</w:t>
      </w:r>
      <w:r w:rsidR="00522C2F" w:rsidRPr="00F10DAF">
        <w:rPr>
          <w:iCs/>
          <w:lang w:val="en-US"/>
        </w:rPr>
        <w:t>Water Vapour - Met Éireann - The Irish Meteorological Service</w:t>
      </w:r>
      <w:r w:rsidR="00522C2F" w:rsidRPr="00F10DAF">
        <w:rPr>
          <w:lang w:val="en-US"/>
        </w:rPr>
        <w:t>, n.d.)</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proofErr w:type="spellStart"/>
      <w:r w:rsidRPr="000F3487">
        <w:rPr>
          <w:b/>
          <w:lang w:val="en-GB"/>
        </w:rPr>
        <w:t>utc</w:t>
      </w:r>
      <w:proofErr w:type="spellEnd"/>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sp</w:t>
      </w:r>
      <w:proofErr w:type="spellEnd"/>
      <w:r>
        <w:rPr>
          <w:b/>
          <w:lang w:val="en-GB"/>
        </w:rPr>
        <w:t>:</w:t>
      </w:r>
      <w:r>
        <w:rPr>
          <w:lang w:val="en-GB"/>
        </w:rPr>
        <w:t xml:space="preserve"> Windspeed (</w:t>
      </w:r>
      <w:proofErr w:type="spellStart"/>
      <w:r>
        <w:rPr>
          <w:b/>
          <w:lang w:val="en-GB"/>
        </w:rPr>
        <w:t>kt</w:t>
      </w:r>
      <w:proofErr w:type="spellEnd"/>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dir</w:t>
      </w:r>
      <w:proofErr w:type="spellEnd"/>
      <w:r>
        <w:rPr>
          <w:b/>
          <w:lang w:val="en-GB"/>
        </w:rPr>
        <w:t>:</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7876369"/>
      <w:r>
        <w:rPr>
          <w:rFonts w:ascii="Times New Roman" w:hAnsi="Times New Roman" w:cs="Times New Roman"/>
          <w:sz w:val="28"/>
          <w:szCs w:val="28"/>
        </w:rPr>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7876370"/>
      <w:r w:rsidRPr="0094255C">
        <w:rPr>
          <w:rFonts w:ascii="Times New Roman" w:hAnsi="Times New Roman" w:cs="Times New Roman"/>
          <w:sz w:val="28"/>
          <w:szCs w:val="28"/>
        </w:rPr>
        <w:t>Rainfall Prediction</w:t>
      </w:r>
      <w:bookmarkEnd w:id="22"/>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7876371"/>
      <w:r w:rsidRPr="00856058">
        <w:rPr>
          <w:rFonts w:ascii="Times New Roman" w:hAnsi="Times New Roman" w:cs="Times New Roman"/>
        </w:rPr>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lastRenderedPageBreak/>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7876372"/>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 xml:space="preserve">3.1. Cross-validation: evaluating estimator performance — </w:t>
      </w:r>
      <w:proofErr w:type="spellStart"/>
      <w:r w:rsidR="009C1059" w:rsidRPr="009C1059">
        <w:rPr>
          <w:i/>
          <w:iCs/>
          <w:lang w:val="en-US"/>
        </w:rPr>
        <w:t>scikit</w:t>
      </w:r>
      <w:proofErr w:type="spellEnd"/>
      <w:r w:rsidR="009C1059" w:rsidRPr="009C1059">
        <w:rPr>
          <w:i/>
          <w:iCs/>
          <w:lang w:val="en-US"/>
        </w:rPr>
        <w: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075A53">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7F2EDE">
      <w:pPr>
        <w:pStyle w:val="Caption"/>
        <w:spacing w:line="360" w:lineRule="auto"/>
        <w:jc w:val="both"/>
        <w:rPr>
          <w:i w:val="0"/>
          <w:color w:val="000000" w:themeColor="text1"/>
          <w:sz w:val="24"/>
          <w:szCs w:val="24"/>
        </w:rPr>
      </w:pPr>
      <w:bookmarkStart w:id="25" w:name="_Toc517876338"/>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FA4928">
        <w:rPr>
          <w:b/>
          <w:noProof/>
          <w:color w:val="000000" w:themeColor="text1"/>
          <w:sz w:val="24"/>
          <w:szCs w:val="24"/>
        </w:rPr>
        <w:t>1</w:t>
      </w:r>
      <w:r w:rsidRPr="00E82F47">
        <w:rPr>
          <w:b/>
          <w:color w:val="000000" w:themeColor="text1"/>
          <w:sz w:val="24"/>
          <w:szCs w:val="24"/>
        </w:rPr>
        <w:fldChar w:fldCharType="end"/>
      </w:r>
      <w:r w:rsidRPr="00E82F47">
        <w:rPr>
          <w:color w:val="000000" w:themeColor="text1"/>
          <w:sz w:val="24"/>
          <w:szCs w:val="24"/>
        </w:rPr>
        <w:t>.</w:t>
      </w:r>
      <w:r w:rsidRPr="00075A53">
        <w:rPr>
          <w:i w:val="0"/>
          <w:color w:val="000000" w:themeColor="text1"/>
          <w:sz w:val="24"/>
          <w:szCs w:val="24"/>
        </w:rPr>
        <w:t xml:space="preserve"> </w:t>
      </w:r>
      <w:r w:rsidR="005C1DED" w:rsidRPr="00E82F47">
        <w:rPr>
          <w:color w:val="000000" w:themeColor="text1"/>
          <w:sz w:val="24"/>
          <w:szCs w:val="24"/>
        </w:rPr>
        <w:t>Graphical implementation of</w:t>
      </w:r>
      <w:r w:rsidRPr="00E82F47">
        <w:rPr>
          <w:color w:val="000000" w:themeColor="text1"/>
          <w:sz w:val="24"/>
          <w:szCs w:val="24"/>
        </w:rPr>
        <w:t xml:space="preserve"> walk forward cross validation. Image sourced from (</w:t>
      </w:r>
      <w:proofErr w:type="spellStart"/>
      <w:r w:rsidRPr="00E82F47">
        <w:rPr>
          <w:color w:val="000000" w:themeColor="text1"/>
          <w:sz w:val="24"/>
          <w:szCs w:val="24"/>
        </w:rPr>
        <w:t>Nawara</w:t>
      </w:r>
      <w:proofErr w:type="spellEnd"/>
      <w:r w:rsidRPr="00E82F47">
        <w:rPr>
          <w:color w:val="000000" w:themeColor="text1"/>
          <w:sz w:val="24"/>
          <w:szCs w:val="24"/>
        </w:rPr>
        <w:t>, 2017)</w:t>
      </w:r>
      <w:bookmarkEnd w:id="25"/>
    </w:p>
    <w:p w:rsidR="001304C5" w:rsidRPr="00EF7CB7" w:rsidRDefault="001304C5" w:rsidP="007F2EDE">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6" w:name="_Toc517876373"/>
      <w:r w:rsidRPr="00856058">
        <w:rPr>
          <w:rFonts w:ascii="Times New Roman" w:hAnsi="Times New Roman" w:cs="Times New Roman"/>
        </w:rPr>
        <w:t>Evaluation Metric</w:t>
      </w:r>
      <w:bookmarkEnd w:id="26"/>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7" w:name="_Toc517876374"/>
      <w:r w:rsidRPr="00174BB6">
        <w:rPr>
          <w:rFonts w:ascii="Times New Roman" w:hAnsi="Times New Roman" w:cs="Times New Roman"/>
          <w:sz w:val="28"/>
          <w:szCs w:val="28"/>
        </w:rPr>
        <w:lastRenderedPageBreak/>
        <w:t>Research Findings and Analysis</w:t>
      </w:r>
      <w:bookmarkEnd w:id="27"/>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8" w:name="_Toc517876375"/>
      <w:r>
        <w:rPr>
          <w:rFonts w:ascii="Times New Roman" w:hAnsi="Times New Roman" w:cs="Times New Roman"/>
          <w:sz w:val="28"/>
          <w:szCs w:val="28"/>
        </w:rPr>
        <w:t>Automated Data Retrieval</w:t>
      </w:r>
      <w:bookmarkEnd w:id="28"/>
    </w:p>
    <w:p w:rsidR="002434FC" w:rsidRDefault="002434FC" w:rsidP="00BB0DE7">
      <w:pPr>
        <w:spacing w:line="360" w:lineRule="auto"/>
        <w:jc w:val="both"/>
        <w:rPr>
          <w:lang w:val="en-GB"/>
        </w:rPr>
      </w:pPr>
      <w:r>
        <w:rPr>
          <w:lang w:val="en-GB"/>
        </w:rPr>
        <w:t xml:space="preserve">There are two programming languages predominantly used in the data science/data analysis sector, Python and R. For the purpose of this research Python will be used due to the vast quantity of </w:t>
      </w:r>
      <w:r w:rsidR="00374A4D">
        <w:rPr>
          <w:lang w:val="en-GB"/>
        </w:rPr>
        <w:t xml:space="preserve">existing </w:t>
      </w:r>
      <w:r>
        <w:rPr>
          <w:lang w:val="en-GB"/>
        </w:rPr>
        <w:t xml:space="preserve">packages and associated documentation </w:t>
      </w:r>
      <w:r w:rsidR="00374A4D">
        <w:rPr>
          <w:lang w:val="en-GB"/>
        </w:rPr>
        <w:t>that can</w:t>
      </w:r>
      <w:r>
        <w:rPr>
          <w:lang w:val="en-GB"/>
        </w:rPr>
        <w:t xml:space="preserve"> help perform almost any task.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no date)</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no date)</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 xml:space="preserve">the full dataset that </w:t>
      </w:r>
      <w:r w:rsidR="00175ED1">
        <w:rPr>
          <w:lang w:val="en-GB"/>
        </w:rPr>
        <w:t>meets the previous requirements which is the link that Beautiful Soup will inevitably use to download the datasets.</w:t>
      </w:r>
    </w:p>
    <w:p w:rsidR="00D256F5" w:rsidRDefault="00D256F5" w:rsidP="00BB0DE7">
      <w:pPr>
        <w:spacing w:line="360" w:lineRule="auto"/>
        <w:jc w:val="both"/>
        <w:rPr>
          <w:lang w:val="en-GB"/>
        </w:rPr>
      </w:pPr>
    </w:p>
    <w:p w:rsidR="00D256F5" w:rsidRDefault="00D256F5" w:rsidP="00BB0DE7">
      <w:pPr>
        <w:spacing w:line="360" w:lineRule="auto"/>
        <w:jc w:val="both"/>
        <w:rPr>
          <w:lang w:val="en-GB"/>
        </w:rPr>
      </w:pPr>
      <w:r>
        <w:rPr>
          <w:lang w:val="en-GB"/>
        </w:rPr>
        <w:t>To get access to the link that downloads the full dataset the form needs to be filled out</w:t>
      </w:r>
      <w:r w:rsidR="00CB59B9">
        <w:rPr>
          <w:lang w:val="en-GB"/>
        </w:rPr>
        <w:t xml:space="preserve"> as the link only appears after the final step has been taken</w:t>
      </w:r>
      <w:r>
        <w:rPr>
          <w:lang w:val="en-GB"/>
        </w:rPr>
        <w:t xml:space="preserve">. This is done programmatically using Beautiful Soup and the Requests package. Beautiful soup allows for scraping of the historical data webpage to find the form elements that need to be selected. Once the elements are located </w:t>
      </w:r>
      <w:r>
        <w:rPr>
          <w:lang w:val="en-GB"/>
        </w:rPr>
        <w:lastRenderedPageBreak/>
        <w:t>the requests package is used to</w:t>
      </w:r>
      <w:r w:rsidR="00D87D30">
        <w:rPr>
          <w:lang w:val="en-GB"/>
        </w:rPr>
        <w:t xml:space="preserve"> interact with each of the web elements and updated</w:t>
      </w:r>
      <w:r>
        <w:rPr>
          <w:lang w:val="en-GB"/>
        </w:rPr>
        <w:t xml:space="preserve"> requests </w:t>
      </w:r>
      <w:r w:rsidR="00D87D30">
        <w:rPr>
          <w:lang w:val="en-GB"/>
        </w:rPr>
        <w:t>are made causing the web page to move through the form submission process.</w:t>
      </w:r>
    </w:p>
    <w:p w:rsidR="00352869" w:rsidRDefault="00352869" w:rsidP="00BB0DE7">
      <w:pPr>
        <w:spacing w:line="360" w:lineRule="auto"/>
        <w:jc w:val="both"/>
        <w:rPr>
          <w:lang w:val="en-GB"/>
        </w:rPr>
      </w:pPr>
    </w:p>
    <w:p w:rsidR="00352869" w:rsidRPr="00BB0DE7" w:rsidRDefault="00D668AF" w:rsidP="00BB0DE7">
      <w:pPr>
        <w:spacing w:line="360" w:lineRule="auto"/>
        <w:jc w:val="both"/>
        <w:rPr>
          <w:lang w:val="en-GB"/>
        </w:rPr>
      </w:pPr>
      <w:r>
        <w:rPr>
          <w:lang w:val="en-GB"/>
        </w:rPr>
        <w:t xml:space="preserve">Once the link is made available it is again programmatically clicked causing a download to occur. The download is in the form of a zipped file </w:t>
      </w:r>
      <w:r w:rsidR="00F177CA">
        <w:rPr>
          <w:lang w:val="en-GB"/>
        </w:rPr>
        <w:t>containing</w:t>
      </w:r>
      <w:r>
        <w:rPr>
          <w:lang w:val="en-GB"/>
        </w:rPr>
        <w:t xml:space="preserve"> multiple files. The csv file is the only one required as part of this research. The csv file is opened and its contents are read using the Pandas </w:t>
      </w:r>
      <w:r w:rsidRPr="00D668AF">
        <w:rPr>
          <w:lang w:val="en-GB"/>
        </w:rPr>
        <w:fldChar w:fldCharType="begin"/>
      </w:r>
      <w:r w:rsidRPr="00D668AF">
        <w:rPr>
          <w:lang w:val="en-GB"/>
        </w:rPr>
        <w:instrText xml:space="preserve"> ADDIN ZOTERO_ITEM CSL_CITATION {"citationID":"cTFzNqvl","properties":{"formattedCitation":"({\\i{}Python Data Analysis Library \\uc0\\u8212{} pandas: Python Data Analysis Library}, no date)","plainCitation":"(Python Data Analysis Library — pandas: Python Data Analysis Library, no date)","noteIndex":0},"citationItems":[{"id":447,"uris":["http://zotero.org/users/4597499/items/PJIEN4MQ"],"uri":["http://zotero.org/users/4597499/items/PJIEN4MQ"],"itemData":{"id":447,"type":"webpage","title":"Python Data Analysis Library — pandas: Python Data Analysis Library","URL":"https://pandas.pydata.org/","accessed":{"date-parts":[["2018",6,21]]}}}],"schema":"https://github.com/citation-style-language/schema/raw/master/csl-citation.json"} </w:instrText>
      </w:r>
      <w:r w:rsidRPr="00D668AF">
        <w:rPr>
          <w:lang w:val="en-GB"/>
        </w:rPr>
        <w:fldChar w:fldCharType="separate"/>
      </w:r>
      <w:r w:rsidRPr="00D668AF">
        <w:rPr>
          <w:lang w:val="en-US"/>
        </w:rPr>
        <w:t>(</w:t>
      </w:r>
      <w:r w:rsidRPr="00D668AF">
        <w:rPr>
          <w:iCs/>
          <w:lang w:val="en-US"/>
        </w:rPr>
        <w:t>Python Data Analysis Library — pandas: Python Data Analysis Library</w:t>
      </w:r>
      <w:r w:rsidRPr="00D668AF">
        <w:rPr>
          <w:lang w:val="en-US"/>
        </w:rPr>
        <w:t>, no date)</w:t>
      </w:r>
      <w:r w:rsidRPr="00D668AF">
        <w:rPr>
          <w:lang w:val="en-GB"/>
        </w:rPr>
        <w:fldChar w:fldCharType="end"/>
      </w:r>
      <w:r w:rsidRPr="00D668AF">
        <w:rPr>
          <w:lang w:val="en-GB"/>
        </w:rPr>
        <w:t xml:space="preserve"> </w:t>
      </w:r>
      <w:r>
        <w:rPr>
          <w:lang w:val="en-GB"/>
        </w:rPr>
        <w:t>package</w:t>
      </w:r>
      <w:r w:rsidR="007F6B98">
        <w:rPr>
          <w:lang w:val="en-GB"/>
        </w:rPr>
        <w:t xml:space="preserve"> and stored in a local MySQL database</w:t>
      </w:r>
      <w:r w:rsidR="00D95C48">
        <w:rPr>
          <w:lang w:val="en-GB"/>
        </w:rPr>
        <w:t xml:space="preserve">. As the number of features in this dataset </w:t>
      </w:r>
      <w:r w:rsidR="002E3672">
        <w:rPr>
          <w:lang w:val="en-GB"/>
        </w:rPr>
        <w:t>is</w:t>
      </w:r>
      <w:r w:rsidR="00D95C48">
        <w:rPr>
          <w:lang w:val="en-GB"/>
        </w:rPr>
        <w:t xml:space="preserve"> quite low, it was decided that any observation that was missing three or more values would not be included in an attempt to remove as many sparse observations as possible.</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29" w:name="_Toc517876376"/>
      <w:r w:rsidRPr="000B2F84">
        <w:rPr>
          <w:rFonts w:ascii="Times New Roman" w:hAnsi="Times New Roman" w:cs="Times New Roman"/>
          <w:sz w:val="28"/>
          <w:szCs w:val="28"/>
        </w:rPr>
        <w:t>Cluster Analysis</w:t>
      </w:r>
      <w:bookmarkEnd w:id="29"/>
    </w:p>
    <w:p w:rsidR="00830F49" w:rsidRDefault="00D74B7B" w:rsidP="00BB0DE7">
      <w:pPr>
        <w:spacing w:line="360" w:lineRule="auto"/>
        <w:jc w:val="both"/>
        <w:rPr>
          <w:lang w:val="en-GB"/>
        </w:rPr>
      </w:pPr>
      <w:r>
        <w:rPr>
          <w:lang w:val="en-GB"/>
        </w:rPr>
        <w:t>Prior to performing the cluster analysis, a brief exploratory data analysis (EDA) was performed</w:t>
      </w:r>
      <w:r w:rsidR="00894110">
        <w:rPr>
          <w:lang w:val="en-GB"/>
        </w:rPr>
        <w:t>. This analysis and all other work has been undertaken on data up until the 1</w:t>
      </w:r>
      <w:r w:rsidR="00894110" w:rsidRPr="00894110">
        <w:rPr>
          <w:vertAlign w:val="superscript"/>
          <w:lang w:val="en-GB"/>
        </w:rPr>
        <w:t>st</w:t>
      </w:r>
      <w:r w:rsidR="00894110">
        <w:rPr>
          <w:lang w:val="en-GB"/>
        </w:rPr>
        <w:t xml:space="preserve"> of June </w:t>
      </w:r>
      <w:r w:rsidR="008E4A79">
        <w:rPr>
          <w:lang w:val="en-GB"/>
        </w:rPr>
        <w:t>2018,</w:t>
      </w:r>
      <w:r w:rsidR="00894110">
        <w:rPr>
          <w:lang w:val="en-GB"/>
        </w:rPr>
        <w:t xml:space="preserve"> so any results displayed here or in the following sections </w:t>
      </w:r>
      <w:r w:rsidR="008E4A79">
        <w:rPr>
          <w:lang w:val="en-GB"/>
        </w:rPr>
        <w:t>should be</w:t>
      </w:r>
      <w:r w:rsidR="00894110">
        <w:rPr>
          <w:lang w:val="en-GB"/>
        </w:rPr>
        <w:t xml:space="preserve"> reproducible</w:t>
      </w:r>
      <w:r w:rsidR="00790731">
        <w:rPr>
          <w:lang w:val="en-GB"/>
        </w:rPr>
        <w:t xml:space="preserve"> using the same dataset</w:t>
      </w:r>
      <w:r w:rsidR="00894110">
        <w:rPr>
          <w:lang w:val="en-GB"/>
        </w:rPr>
        <w:t>.</w:t>
      </w:r>
      <w:r w:rsidR="008A2DC8">
        <w:rPr>
          <w:lang w:val="en-GB"/>
        </w:rPr>
        <w:t xml:space="preserve"> Furthermore, all computational aspects of this research were undertaken on a relatively high-powered PC. This PC consisted of a quad core Intel i5 6500 CPU, 16GB DDR4 RAM, a 525GB SSD for faster read/write speeds and an Asus Nvidia Geforce GTX 1080 GPU which was used to optimise model training for the predictive aspects of the research.</w:t>
      </w:r>
    </w:p>
    <w:p w:rsidR="00B73D78" w:rsidRDefault="00B73D78" w:rsidP="00BB0DE7">
      <w:pPr>
        <w:spacing w:line="360" w:lineRule="auto"/>
        <w:jc w:val="both"/>
        <w:rPr>
          <w:lang w:val="en-GB"/>
        </w:rPr>
      </w:pPr>
    </w:p>
    <w:p w:rsidR="00B73D78" w:rsidRDefault="00B73D78" w:rsidP="00BB0DE7">
      <w:pPr>
        <w:spacing w:line="360" w:lineRule="auto"/>
        <w:jc w:val="both"/>
        <w:rPr>
          <w:lang w:val="en-GB"/>
        </w:rPr>
      </w:pPr>
      <w:r>
        <w:rPr>
          <w:lang w:val="en-GB"/>
        </w:rPr>
        <w:t>Having completed section 4.1</w:t>
      </w:r>
      <w:r w:rsidR="00A6565B">
        <w:rPr>
          <w:lang w:val="en-GB"/>
        </w:rPr>
        <w:t>, and selected the correct range of data, there are 4,039,565 observations based on 23 weather stations located in 14 different counties</w:t>
      </w:r>
      <w:r w:rsidR="00F76D6F">
        <w:rPr>
          <w:lang w:val="en-GB"/>
        </w:rPr>
        <w:t>, therefore duplicate timestamps are present in the data</w:t>
      </w:r>
      <w:r w:rsidR="00A6565B">
        <w:rPr>
          <w:lang w:val="en-GB"/>
        </w:rPr>
        <w:t>. The counties and associated weather stations are displayed in figure 2.</w:t>
      </w:r>
    </w:p>
    <w:p w:rsidR="003E3395" w:rsidRDefault="003E3395" w:rsidP="00BB0DE7">
      <w:pPr>
        <w:spacing w:line="360" w:lineRule="auto"/>
        <w:jc w:val="both"/>
        <w:rPr>
          <w:lang w:val="en-GB"/>
        </w:rPr>
      </w:pPr>
    </w:p>
    <w:p w:rsidR="003E3395" w:rsidRDefault="003E3395" w:rsidP="00BB0DE7">
      <w:pPr>
        <w:spacing w:line="360" w:lineRule="auto"/>
        <w:jc w:val="both"/>
        <w:rPr>
          <w:lang w:val="en-GB"/>
        </w:rPr>
      </w:pPr>
      <w:r w:rsidRPr="003E3395">
        <w:rPr>
          <w:lang w:val="en-GB"/>
        </w:rPr>
        <w:lastRenderedPageBreak/>
        <w:drawing>
          <wp:inline distT="0" distB="0" distL="0" distR="0" wp14:anchorId="6950646F" wp14:editId="7D571394">
            <wp:extent cx="5753100" cy="6287784"/>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4293" cy="6310947"/>
                    </a:xfrm>
                    <a:prstGeom prst="rect">
                      <a:avLst/>
                    </a:prstGeom>
                  </pic:spPr>
                </pic:pic>
              </a:graphicData>
            </a:graphic>
          </wp:inline>
        </w:drawing>
      </w:r>
    </w:p>
    <w:p w:rsidR="00E82F47" w:rsidRDefault="00E82F47" w:rsidP="007F2EDE">
      <w:pPr>
        <w:pStyle w:val="Caption"/>
        <w:spacing w:line="360" w:lineRule="auto"/>
        <w:jc w:val="both"/>
        <w:rPr>
          <w:lang w:val="en-GB"/>
        </w:rPr>
      </w:pPr>
      <w:bookmarkStart w:id="30" w:name="_Toc517876339"/>
      <w:r w:rsidRPr="00E82F47">
        <w:rPr>
          <w:b/>
          <w:color w:val="000000" w:themeColor="text1"/>
          <w:sz w:val="24"/>
          <w:szCs w:val="24"/>
        </w:rPr>
        <w:t xml:space="preserve">Figure </w:t>
      </w:r>
      <w:r w:rsidRPr="00E82F47">
        <w:rPr>
          <w:b/>
          <w:color w:val="000000" w:themeColor="text1"/>
          <w:sz w:val="24"/>
          <w:szCs w:val="24"/>
        </w:rPr>
        <w:fldChar w:fldCharType="begin"/>
      </w:r>
      <w:r w:rsidRPr="00E82F47">
        <w:rPr>
          <w:b/>
          <w:color w:val="000000" w:themeColor="text1"/>
          <w:sz w:val="24"/>
          <w:szCs w:val="24"/>
        </w:rPr>
        <w:instrText xml:space="preserve"> SEQ Figure \* ARABIC </w:instrText>
      </w:r>
      <w:r w:rsidRPr="00E82F47">
        <w:rPr>
          <w:b/>
          <w:color w:val="000000" w:themeColor="text1"/>
          <w:sz w:val="24"/>
          <w:szCs w:val="24"/>
        </w:rPr>
        <w:fldChar w:fldCharType="separate"/>
      </w:r>
      <w:r w:rsidR="00FA4928">
        <w:rPr>
          <w:b/>
          <w:noProof/>
          <w:color w:val="000000" w:themeColor="text1"/>
          <w:sz w:val="24"/>
          <w:szCs w:val="24"/>
        </w:rPr>
        <w:t>2</w:t>
      </w:r>
      <w:r w:rsidRPr="00E82F47">
        <w:rPr>
          <w:b/>
          <w:color w:val="000000" w:themeColor="text1"/>
          <w:sz w:val="24"/>
          <w:szCs w:val="24"/>
        </w:rPr>
        <w:fldChar w:fldCharType="end"/>
      </w:r>
      <w:r w:rsidRPr="00E82F47">
        <w:rPr>
          <w:color w:val="000000" w:themeColor="text1"/>
          <w:sz w:val="24"/>
          <w:szCs w:val="24"/>
        </w:rPr>
        <w:t>. Counties and associated weather stations</w:t>
      </w:r>
      <w:r>
        <w:t>.</w:t>
      </w:r>
      <w:bookmarkEnd w:id="30"/>
    </w:p>
    <w:p w:rsidR="008E4A79" w:rsidRDefault="00014B0B" w:rsidP="007F2EDE">
      <w:pPr>
        <w:spacing w:line="360" w:lineRule="auto"/>
        <w:jc w:val="both"/>
        <w:rPr>
          <w:lang w:val="en-GB"/>
        </w:rPr>
      </w:pPr>
      <w:r>
        <w:rPr>
          <w:lang w:val="en-GB"/>
        </w:rPr>
        <w:t>As</w:t>
      </w:r>
      <w:r w:rsidR="00A525CB">
        <w:rPr>
          <w:lang w:val="en-GB"/>
        </w:rPr>
        <w:t xml:space="preserve"> illustrated by figure 2, several counties contain more than one weather station. Figure 2 also demonstrates the proportion of observations per weather station. It is worth noting that weather stations that are located at airports contain a significant amount of observations in comparison to other weather stations due to the dependency of accurate weather forecasts for aviation.</w:t>
      </w:r>
    </w:p>
    <w:p w:rsidR="008E4A79" w:rsidRDefault="008E4A79" w:rsidP="00BB0DE7">
      <w:pPr>
        <w:spacing w:line="360" w:lineRule="auto"/>
        <w:jc w:val="both"/>
        <w:rPr>
          <w:lang w:val="en-GB"/>
        </w:rPr>
      </w:pPr>
    </w:p>
    <w:p w:rsidR="007636A6" w:rsidRDefault="00E42F1E" w:rsidP="00BB0DE7">
      <w:pPr>
        <w:spacing w:line="360" w:lineRule="auto"/>
        <w:jc w:val="both"/>
        <w:rPr>
          <w:lang w:val="en-GB"/>
        </w:rPr>
      </w:pPr>
      <w:r>
        <w:rPr>
          <w:lang w:val="en-GB"/>
        </w:rPr>
        <w:t xml:space="preserve">To make the EDA more interpretable, some basic features were generated. The first feature created was called “season” and was set as a categorical feature. This feature was based on the month component of each timestamp. The months of February, March and April were mapped </w:t>
      </w:r>
      <w:r>
        <w:rPr>
          <w:lang w:val="en-GB"/>
        </w:rPr>
        <w:lastRenderedPageBreak/>
        <w:t>to the category Spring. May, June</w:t>
      </w:r>
      <w:r w:rsidR="00C63067">
        <w:rPr>
          <w:lang w:val="en-GB"/>
        </w:rPr>
        <w:t xml:space="preserve"> and July were mapped to Summer, August, September and October were mapped to Autumn and finally, November, December and January were mapped to Winter.</w:t>
      </w:r>
    </w:p>
    <w:p w:rsidR="00225FA9" w:rsidRDefault="00225FA9" w:rsidP="00BB0DE7">
      <w:pPr>
        <w:spacing w:line="360" w:lineRule="auto"/>
        <w:jc w:val="both"/>
        <w:rPr>
          <w:lang w:val="en-GB"/>
        </w:rPr>
      </w:pPr>
    </w:p>
    <w:p w:rsidR="00225FA9" w:rsidRDefault="00225FA9" w:rsidP="00BB0DE7">
      <w:pPr>
        <w:spacing w:line="360" w:lineRule="auto"/>
        <w:jc w:val="both"/>
        <w:rPr>
          <w:lang w:val="en-GB"/>
        </w:rPr>
      </w:pPr>
      <w:r>
        <w:rPr>
          <w:lang w:val="en-GB"/>
        </w:rPr>
        <w:t>The next set of feature</w:t>
      </w:r>
      <w:r w:rsidR="00B740FC">
        <w:rPr>
          <w:lang w:val="en-GB"/>
        </w:rPr>
        <w:t>s</w:t>
      </w:r>
      <w:r>
        <w:rPr>
          <w:lang w:val="en-GB"/>
        </w:rPr>
        <w:t xml:space="preserve"> consisted of getting the average rainfall, temperature, windspeed and wind direction, when the data was grouped individually by year, season, month and weather station.</w:t>
      </w:r>
    </w:p>
    <w:p w:rsidR="00B740FC" w:rsidRDefault="00B740FC" w:rsidP="00BB0DE7">
      <w:pPr>
        <w:spacing w:line="360" w:lineRule="auto"/>
        <w:jc w:val="both"/>
        <w:rPr>
          <w:lang w:val="en-GB"/>
        </w:rPr>
      </w:pPr>
    </w:p>
    <w:p w:rsidR="00B740FC" w:rsidRDefault="00B740FC" w:rsidP="00BB0DE7">
      <w:pPr>
        <w:spacing w:line="360" w:lineRule="auto"/>
        <w:jc w:val="both"/>
        <w:rPr>
          <w:lang w:val="en-GB"/>
        </w:rPr>
      </w:pPr>
      <w:r>
        <w:rPr>
          <w:lang w:val="en-GB"/>
        </w:rPr>
        <w:t>Following the brief feature engineering stage, the EDA began by looking at the number of observation</w:t>
      </w:r>
      <w:r w:rsidR="0041273B">
        <w:rPr>
          <w:lang w:val="en-GB"/>
        </w:rPr>
        <w:t>s</w:t>
      </w:r>
      <w:r>
        <w:rPr>
          <w:lang w:val="en-GB"/>
        </w:rPr>
        <w:t xml:space="preserve"> on a seasonal and monthly basis. This step was taken to ensure that no season or no month had an extremely large amount of observations in comparison to others. As the data contained data up until the 1</w:t>
      </w:r>
      <w:r w:rsidRPr="00B740FC">
        <w:rPr>
          <w:vertAlign w:val="superscript"/>
          <w:lang w:val="en-GB"/>
        </w:rPr>
        <w:t>st</w:t>
      </w:r>
      <w:r>
        <w:rPr>
          <w:lang w:val="en-GB"/>
        </w:rPr>
        <w:t xml:space="preserve"> of June 2018, Winter and Spring months contained more data than Summer and Autumn but not enough to obscure any results.</w:t>
      </w:r>
    </w:p>
    <w:p w:rsidR="0028656C" w:rsidRDefault="0028656C" w:rsidP="00BB0DE7">
      <w:pPr>
        <w:spacing w:line="360" w:lineRule="auto"/>
        <w:jc w:val="both"/>
        <w:rPr>
          <w:lang w:val="en-GB"/>
        </w:rPr>
      </w:pPr>
    </w:p>
    <w:p w:rsidR="00B76861" w:rsidRDefault="00744A0D" w:rsidP="00BB0DE7">
      <w:pPr>
        <w:spacing w:line="360" w:lineRule="auto"/>
        <w:jc w:val="both"/>
        <w:rPr>
          <w:lang w:val="en-GB"/>
        </w:rPr>
      </w:pPr>
      <w:r>
        <w:rPr>
          <w:lang w:val="en-GB"/>
        </w:rPr>
        <w:t xml:space="preserve">Subsequently, </w:t>
      </w:r>
      <w:r w:rsidR="007774D8">
        <w:rPr>
          <w:lang w:val="en-GB"/>
        </w:rPr>
        <w:t>multiple visualisations were created for yearly averages for each of the variables described in section 4.1.</w:t>
      </w:r>
      <w:r w:rsidR="00D9440E">
        <w:rPr>
          <w:lang w:val="en-GB"/>
        </w:rPr>
        <w:t xml:space="preserve"> </w:t>
      </w:r>
      <w:r w:rsidR="00DC102E">
        <w:rPr>
          <w:lang w:val="en-GB"/>
        </w:rPr>
        <w:t xml:space="preserve">In </w:t>
      </w:r>
      <w:r w:rsidR="001741F0">
        <w:rPr>
          <w:lang w:val="en-GB"/>
        </w:rPr>
        <w:t>some</w:t>
      </w:r>
      <w:r w:rsidR="00DC102E">
        <w:rPr>
          <w:lang w:val="en-GB"/>
        </w:rPr>
        <w:t xml:space="preserve"> of the visualisations there were no discernible pattern</w:t>
      </w:r>
      <w:r w:rsidR="00761689">
        <w:rPr>
          <w:lang w:val="en-GB"/>
        </w:rPr>
        <w:t>s</w:t>
      </w:r>
      <w:r w:rsidR="00DC102E">
        <w:rPr>
          <w:lang w:val="en-GB"/>
        </w:rPr>
        <w:t>.</w:t>
      </w:r>
      <w:r w:rsidR="00174DB4">
        <w:rPr>
          <w:lang w:val="en-GB"/>
        </w:rPr>
        <w:t xml:space="preserve"> </w:t>
      </w:r>
      <w:r w:rsidR="00DB4533">
        <w:rPr>
          <w:lang w:val="en-GB"/>
        </w:rPr>
        <w:t>Some of the</w:t>
      </w:r>
      <w:r w:rsidR="00174DB4">
        <w:rPr>
          <w:lang w:val="en-GB"/>
        </w:rPr>
        <w:t xml:space="preserve"> exceptions to this were average wind speed per year and mean sea level pressure per year. The visualisation for average wind speed per year is displayed in figure 3 and it is conceivable that there is an inverse relationship where wind speed has generally decreased over the years.</w:t>
      </w:r>
      <w:r w:rsidR="00C33679">
        <w:rPr>
          <w:lang w:val="en-GB"/>
        </w:rPr>
        <w:t xml:space="preserve"> The visualisation for mean sea level pressure </w:t>
      </w:r>
      <w:r w:rsidR="00101733">
        <w:rPr>
          <w:lang w:val="en-GB"/>
        </w:rPr>
        <w:t>per year shows some outliers between the years 1991 and 1996 with 1996 showing a significant drop in mean sea level pressure. This visualisation is displayed in figure 4.</w:t>
      </w:r>
      <w:r w:rsidR="00345DE9">
        <w:rPr>
          <w:lang w:val="en-GB"/>
        </w:rPr>
        <w:t xml:space="preserve"> The remaining visualisations as part of the yearly averages can be viewed in appendix A.</w:t>
      </w:r>
    </w:p>
    <w:p w:rsidR="00101733" w:rsidRDefault="00101733" w:rsidP="00BB0DE7">
      <w:pPr>
        <w:spacing w:line="360" w:lineRule="auto"/>
        <w:jc w:val="both"/>
        <w:rPr>
          <w:lang w:val="en-GB"/>
        </w:rPr>
      </w:pPr>
    </w:p>
    <w:p w:rsidR="00101733" w:rsidRDefault="00101733" w:rsidP="00BB0DE7">
      <w:pPr>
        <w:spacing w:line="360" w:lineRule="auto"/>
        <w:jc w:val="both"/>
        <w:rPr>
          <w:lang w:val="en-GB"/>
        </w:rPr>
      </w:pPr>
    </w:p>
    <w:p w:rsidR="0082351E" w:rsidRDefault="0082351E" w:rsidP="00BB0DE7">
      <w:pPr>
        <w:spacing w:line="360" w:lineRule="auto"/>
        <w:jc w:val="both"/>
        <w:rPr>
          <w:lang w:val="en-GB"/>
        </w:rPr>
      </w:pPr>
    </w:p>
    <w:p w:rsidR="00174DB4" w:rsidRDefault="00174DB4" w:rsidP="00BB0DE7">
      <w:pPr>
        <w:spacing w:line="360" w:lineRule="auto"/>
        <w:jc w:val="both"/>
        <w:rPr>
          <w:lang w:val="en-GB"/>
        </w:rPr>
      </w:pPr>
    </w:p>
    <w:p w:rsidR="00174DB4" w:rsidRDefault="00174DB4" w:rsidP="00BB0DE7">
      <w:pPr>
        <w:spacing w:line="360" w:lineRule="auto"/>
        <w:jc w:val="both"/>
        <w:rPr>
          <w:lang w:val="en-GB"/>
        </w:rPr>
      </w:pPr>
      <w:r w:rsidRPr="00174DB4">
        <w:rPr>
          <w:lang w:val="en-GB"/>
        </w:rPr>
        <w:lastRenderedPageBreak/>
        <w:drawing>
          <wp:inline distT="0" distB="0" distL="0" distR="0" wp14:anchorId="5EA873CE" wp14:editId="775EB507">
            <wp:extent cx="5465445" cy="426377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0336" cy="4275392"/>
                    </a:xfrm>
                    <a:prstGeom prst="rect">
                      <a:avLst/>
                    </a:prstGeom>
                  </pic:spPr>
                </pic:pic>
              </a:graphicData>
            </a:graphic>
          </wp:inline>
        </w:drawing>
      </w:r>
    </w:p>
    <w:p w:rsidR="00174DB4" w:rsidRDefault="00174DB4" w:rsidP="007F2EDE">
      <w:pPr>
        <w:pStyle w:val="Caption"/>
        <w:spacing w:line="360" w:lineRule="auto"/>
        <w:jc w:val="both"/>
        <w:rPr>
          <w:color w:val="000000" w:themeColor="text1"/>
          <w:sz w:val="24"/>
          <w:szCs w:val="24"/>
        </w:rPr>
      </w:pPr>
      <w:bookmarkStart w:id="31" w:name="_Toc517876340"/>
      <w:r w:rsidRPr="00174DB4">
        <w:rPr>
          <w:b/>
          <w:color w:val="000000" w:themeColor="text1"/>
          <w:sz w:val="24"/>
          <w:szCs w:val="24"/>
        </w:rPr>
        <w:t xml:space="preserve">Figure </w:t>
      </w:r>
      <w:r w:rsidRPr="00174DB4">
        <w:rPr>
          <w:b/>
          <w:color w:val="000000" w:themeColor="text1"/>
          <w:sz w:val="24"/>
          <w:szCs w:val="24"/>
        </w:rPr>
        <w:fldChar w:fldCharType="begin"/>
      </w:r>
      <w:r w:rsidRPr="00174DB4">
        <w:rPr>
          <w:b/>
          <w:color w:val="000000" w:themeColor="text1"/>
          <w:sz w:val="24"/>
          <w:szCs w:val="24"/>
        </w:rPr>
        <w:instrText xml:space="preserve"> SEQ Figure \* ARABIC </w:instrText>
      </w:r>
      <w:r w:rsidRPr="00174DB4">
        <w:rPr>
          <w:b/>
          <w:color w:val="000000" w:themeColor="text1"/>
          <w:sz w:val="24"/>
          <w:szCs w:val="24"/>
        </w:rPr>
        <w:fldChar w:fldCharType="separate"/>
      </w:r>
      <w:r w:rsidR="00FA4928">
        <w:rPr>
          <w:b/>
          <w:noProof/>
          <w:color w:val="000000" w:themeColor="text1"/>
          <w:sz w:val="24"/>
          <w:szCs w:val="24"/>
        </w:rPr>
        <w:t>3</w:t>
      </w:r>
      <w:r w:rsidRPr="00174DB4">
        <w:rPr>
          <w:b/>
          <w:color w:val="000000" w:themeColor="text1"/>
          <w:sz w:val="24"/>
          <w:szCs w:val="24"/>
        </w:rPr>
        <w:fldChar w:fldCharType="end"/>
      </w:r>
      <w:r w:rsidRPr="00174DB4">
        <w:rPr>
          <w:color w:val="000000" w:themeColor="text1"/>
          <w:sz w:val="24"/>
          <w:szCs w:val="24"/>
        </w:rPr>
        <w:t>. Average wind speed vs. year.</w:t>
      </w:r>
      <w:bookmarkEnd w:id="31"/>
    </w:p>
    <w:p w:rsidR="00174DB4" w:rsidRDefault="00174DB4" w:rsidP="00174DB4"/>
    <w:p w:rsidR="00300FA2" w:rsidRDefault="00300FA2" w:rsidP="00174DB4">
      <w:r w:rsidRPr="00300FA2">
        <w:drawing>
          <wp:inline distT="0" distB="0" distL="0" distR="0" wp14:anchorId="0DC0BE8E" wp14:editId="5EDF767B">
            <wp:extent cx="5506948" cy="3646503"/>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31662" cy="3662867"/>
                    </a:xfrm>
                    <a:prstGeom prst="rect">
                      <a:avLst/>
                    </a:prstGeom>
                  </pic:spPr>
                </pic:pic>
              </a:graphicData>
            </a:graphic>
          </wp:inline>
        </w:drawing>
      </w:r>
    </w:p>
    <w:p w:rsidR="00300FA2" w:rsidRDefault="00300FA2" w:rsidP="007F2EDE">
      <w:pPr>
        <w:pStyle w:val="Caption"/>
        <w:spacing w:line="360" w:lineRule="auto"/>
        <w:jc w:val="both"/>
        <w:rPr>
          <w:color w:val="000000" w:themeColor="text1"/>
          <w:sz w:val="24"/>
          <w:szCs w:val="24"/>
        </w:rPr>
      </w:pPr>
      <w:bookmarkStart w:id="32" w:name="_Toc517876341"/>
      <w:r w:rsidRPr="00300FA2">
        <w:rPr>
          <w:b/>
          <w:color w:val="000000" w:themeColor="text1"/>
          <w:sz w:val="24"/>
          <w:szCs w:val="24"/>
        </w:rPr>
        <w:t xml:space="preserve">Figure </w:t>
      </w:r>
      <w:r w:rsidRPr="00300FA2">
        <w:rPr>
          <w:b/>
          <w:color w:val="000000" w:themeColor="text1"/>
          <w:sz w:val="24"/>
          <w:szCs w:val="24"/>
        </w:rPr>
        <w:fldChar w:fldCharType="begin"/>
      </w:r>
      <w:r w:rsidRPr="00300FA2">
        <w:rPr>
          <w:b/>
          <w:color w:val="000000" w:themeColor="text1"/>
          <w:sz w:val="24"/>
          <w:szCs w:val="24"/>
        </w:rPr>
        <w:instrText xml:space="preserve"> SEQ Figure \* ARABIC </w:instrText>
      </w:r>
      <w:r w:rsidRPr="00300FA2">
        <w:rPr>
          <w:b/>
          <w:color w:val="000000" w:themeColor="text1"/>
          <w:sz w:val="24"/>
          <w:szCs w:val="24"/>
        </w:rPr>
        <w:fldChar w:fldCharType="separate"/>
      </w:r>
      <w:r w:rsidR="00FA4928">
        <w:rPr>
          <w:b/>
          <w:noProof/>
          <w:color w:val="000000" w:themeColor="text1"/>
          <w:sz w:val="24"/>
          <w:szCs w:val="24"/>
        </w:rPr>
        <w:t>4</w:t>
      </w:r>
      <w:r w:rsidRPr="00300FA2">
        <w:rPr>
          <w:b/>
          <w:color w:val="000000" w:themeColor="text1"/>
          <w:sz w:val="24"/>
          <w:szCs w:val="24"/>
        </w:rPr>
        <w:fldChar w:fldCharType="end"/>
      </w:r>
      <w:r w:rsidRPr="00300FA2">
        <w:rPr>
          <w:color w:val="000000" w:themeColor="text1"/>
          <w:sz w:val="24"/>
          <w:szCs w:val="24"/>
        </w:rPr>
        <w:t>. Mean sea level pressure vs. year.</w:t>
      </w:r>
      <w:bookmarkEnd w:id="32"/>
    </w:p>
    <w:p w:rsidR="005E367D" w:rsidRDefault="00A91F1D" w:rsidP="00A91F1D">
      <w:pPr>
        <w:spacing w:line="360" w:lineRule="auto"/>
        <w:jc w:val="both"/>
      </w:pPr>
      <w:r>
        <w:lastRenderedPageBreak/>
        <w:t>Visualisations for monthly averages were also created as part of the EDA. The results of some of these visualisations were to be expected, for example, the visualisation for average temperature per month mimicked that of a normal distribution as temperatures are generally at their highest during the summer months.</w:t>
      </w:r>
      <w:r w:rsidR="00B0741A">
        <w:t xml:space="preserve"> In contrast, precipitation amounts were higher during the winter months.</w:t>
      </w:r>
      <w:r w:rsidR="005E367D">
        <w:t xml:space="preserve"> These relationships are displayed in figure 5.</w:t>
      </w:r>
      <w:r w:rsidR="00EB3879">
        <w:t xml:space="preserve"> The visualisations for average temperature, dew point temperature and vapour pressure all had </w:t>
      </w:r>
      <w:r w:rsidR="00213268">
        <w:t xml:space="preserve">a </w:t>
      </w:r>
      <w:r w:rsidR="00EB3879">
        <w:t xml:space="preserve">very similar </w:t>
      </w:r>
      <w:r w:rsidR="00213268">
        <w:t>curve. This is due to the fact that dew point temperature and vapour pressure are related to temperature. The dew point temperature determines how much water vapour the air can hold until it reaches saturation</w:t>
      </w:r>
      <w:r w:rsidR="002E4F1D">
        <w:t xml:space="preserve"> at a given temperature</w:t>
      </w:r>
      <w:r w:rsidR="00213268">
        <w:t>.</w:t>
      </w:r>
      <w:r w:rsidR="00487128">
        <w:t xml:space="preserve"> Vapour pressure</w:t>
      </w:r>
      <w:r w:rsidR="00271284">
        <w:t xml:space="preserve"> is a part of the total atmospheric pressure that accounts for the pressure exerted by the water vapour</w:t>
      </w:r>
      <w:r w:rsidR="002E4F1D">
        <w:t xml:space="preserve"> </w:t>
      </w:r>
      <w:r w:rsidR="002E4F1D">
        <w:fldChar w:fldCharType="begin"/>
      </w:r>
      <w:r w:rsidR="002E4F1D">
        <w:instrText xml:space="preserve"> ADDIN ZOTERO_ITEM CSL_CITATION {"citationID":"ceKhJM0m","properties":{"formattedCitation":"(Shonk, 2013)","plainCitation":"(Shonk, 2013)","noteIndex":0},"citationItems":[{"id":449,"uris":["http://zotero.org/users/4597499/items/QML2ISUJ"],"uri":["http://zotero.org/users/4597499/items/QML2ISUJ"],"itemData":{"id":449,"type":"book","title":"Introducing Meteorology","publisher":"Dunedin","number-of-pages":"149","edition":"First","ISBN":"978-1-78046-002-4","shortTitle":"A Guide To Weather","language":"en","author":[{"family":"Shonk","given":"Jon"}],"issued":{"date-parts":[["2013"]]}}}],"schema":"https://github.com/citation-style-language/schema/raw/master/csl-citation.json"} </w:instrText>
      </w:r>
      <w:r w:rsidR="002E4F1D">
        <w:fldChar w:fldCharType="separate"/>
      </w:r>
      <w:r w:rsidR="002E4F1D">
        <w:rPr>
          <w:noProof/>
        </w:rPr>
        <w:t>(Shonk, 2013)</w:t>
      </w:r>
      <w:r w:rsidR="002E4F1D">
        <w:fldChar w:fldCharType="end"/>
      </w:r>
      <w:r w:rsidR="00271284">
        <w:t>.</w:t>
      </w:r>
      <w:r w:rsidR="00213268">
        <w:t xml:space="preserve"> The maximum amount of vapour the air can hold is dependent on the temperature, hence the similarities in the visual</w:t>
      </w:r>
      <w:r w:rsidR="00536532">
        <w:t>is</w:t>
      </w:r>
      <w:r w:rsidR="00213268">
        <w:t>ations</w:t>
      </w:r>
      <w:r w:rsidR="00EE2C2B">
        <w:t xml:space="preserve"> in figure 6</w:t>
      </w:r>
      <w:r w:rsidR="00213268">
        <w:t>.</w:t>
      </w:r>
    </w:p>
    <w:p w:rsidR="005E367D" w:rsidRDefault="005E367D" w:rsidP="00A91F1D">
      <w:pPr>
        <w:spacing w:line="360" w:lineRule="auto"/>
        <w:jc w:val="both"/>
      </w:pPr>
    </w:p>
    <w:p w:rsidR="00A91F1D" w:rsidRDefault="005E367D" w:rsidP="00A91F1D">
      <w:pPr>
        <w:spacing w:line="360" w:lineRule="auto"/>
        <w:jc w:val="both"/>
      </w:pPr>
      <w:r w:rsidRPr="005E367D">
        <w:drawing>
          <wp:inline distT="0" distB="0" distL="0" distR="0" wp14:anchorId="57B63977" wp14:editId="4C8C4ABB">
            <wp:extent cx="5727700" cy="351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17900"/>
                    </a:xfrm>
                    <a:prstGeom prst="rect">
                      <a:avLst/>
                    </a:prstGeom>
                  </pic:spPr>
                </pic:pic>
              </a:graphicData>
            </a:graphic>
          </wp:inline>
        </w:drawing>
      </w:r>
      <w:r w:rsidR="00B0741A">
        <w:t xml:space="preserve"> </w:t>
      </w:r>
    </w:p>
    <w:p w:rsidR="007F2EDE" w:rsidRDefault="007F2EDE" w:rsidP="007F2EDE">
      <w:pPr>
        <w:pStyle w:val="Caption"/>
        <w:spacing w:line="360" w:lineRule="auto"/>
        <w:jc w:val="both"/>
        <w:rPr>
          <w:color w:val="000000" w:themeColor="text1"/>
          <w:sz w:val="24"/>
          <w:szCs w:val="24"/>
        </w:rPr>
      </w:pPr>
      <w:bookmarkStart w:id="33" w:name="_Toc517876342"/>
      <w:r w:rsidRPr="007F2EDE">
        <w:rPr>
          <w:b/>
          <w:color w:val="000000" w:themeColor="text1"/>
          <w:sz w:val="24"/>
          <w:szCs w:val="24"/>
        </w:rPr>
        <w:t xml:space="preserve">Figure </w:t>
      </w:r>
      <w:r w:rsidRPr="007F2EDE">
        <w:rPr>
          <w:b/>
          <w:color w:val="000000" w:themeColor="text1"/>
          <w:sz w:val="24"/>
          <w:szCs w:val="24"/>
        </w:rPr>
        <w:fldChar w:fldCharType="begin"/>
      </w:r>
      <w:r w:rsidRPr="007F2EDE">
        <w:rPr>
          <w:b/>
          <w:color w:val="000000" w:themeColor="text1"/>
          <w:sz w:val="24"/>
          <w:szCs w:val="24"/>
        </w:rPr>
        <w:instrText xml:space="preserve"> SEQ Figure \* ARABIC </w:instrText>
      </w:r>
      <w:r w:rsidRPr="007F2EDE">
        <w:rPr>
          <w:b/>
          <w:color w:val="000000" w:themeColor="text1"/>
          <w:sz w:val="24"/>
          <w:szCs w:val="24"/>
        </w:rPr>
        <w:fldChar w:fldCharType="separate"/>
      </w:r>
      <w:r w:rsidR="00FA4928">
        <w:rPr>
          <w:b/>
          <w:noProof/>
          <w:color w:val="000000" w:themeColor="text1"/>
          <w:sz w:val="24"/>
          <w:szCs w:val="24"/>
        </w:rPr>
        <w:t>5</w:t>
      </w:r>
      <w:r w:rsidRPr="007F2EDE">
        <w:rPr>
          <w:b/>
          <w:color w:val="000000" w:themeColor="text1"/>
          <w:sz w:val="24"/>
          <w:szCs w:val="24"/>
        </w:rPr>
        <w:fldChar w:fldCharType="end"/>
      </w:r>
      <w:r w:rsidRPr="007F2EDE">
        <w:rPr>
          <w:color w:val="000000" w:themeColor="text1"/>
          <w:sz w:val="24"/>
          <w:szCs w:val="24"/>
        </w:rPr>
        <w:t>. Average rainfall and temperature per month.</w:t>
      </w:r>
      <w:bookmarkEnd w:id="33"/>
    </w:p>
    <w:p w:rsidR="00377002" w:rsidRDefault="00FA4928" w:rsidP="00377002">
      <w:r w:rsidRPr="00FA4928">
        <w:lastRenderedPageBreak/>
        <w:drawing>
          <wp:inline distT="0" distB="0" distL="0" distR="0" wp14:anchorId="791536EE" wp14:editId="3803059C">
            <wp:extent cx="2732926" cy="4140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8511" cy="4148661"/>
                    </a:xfrm>
                    <a:prstGeom prst="rect">
                      <a:avLst/>
                    </a:prstGeom>
                  </pic:spPr>
                </pic:pic>
              </a:graphicData>
            </a:graphic>
          </wp:inline>
        </w:drawing>
      </w:r>
      <w:r w:rsidRPr="00FA4928">
        <w:drawing>
          <wp:inline distT="0" distB="0" distL="0" distR="0" wp14:anchorId="6901C86B" wp14:editId="3DB28694">
            <wp:extent cx="2660636" cy="4099367"/>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9708" cy="4113345"/>
                    </a:xfrm>
                    <a:prstGeom prst="rect">
                      <a:avLst/>
                    </a:prstGeom>
                  </pic:spPr>
                </pic:pic>
              </a:graphicData>
            </a:graphic>
          </wp:inline>
        </w:drawing>
      </w:r>
    </w:p>
    <w:p w:rsidR="00FA4928" w:rsidRPr="00FA4928" w:rsidRDefault="00FA4928" w:rsidP="00FA4928">
      <w:pPr>
        <w:pStyle w:val="Caption"/>
        <w:spacing w:line="360" w:lineRule="auto"/>
        <w:jc w:val="both"/>
        <w:rPr>
          <w:color w:val="000000" w:themeColor="text1"/>
          <w:sz w:val="24"/>
          <w:szCs w:val="24"/>
        </w:rPr>
      </w:pPr>
      <w:bookmarkStart w:id="34" w:name="_Toc517876343"/>
      <w:r w:rsidRPr="00FA4928">
        <w:rPr>
          <w:b/>
          <w:color w:val="000000" w:themeColor="text1"/>
          <w:sz w:val="24"/>
          <w:szCs w:val="24"/>
        </w:rPr>
        <w:t xml:space="preserve">Figure </w:t>
      </w:r>
      <w:r w:rsidRPr="00FA4928">
        <w:rPr>
          <w:b/>
          <w:color w:val="000000" w:themeColor="text1"/>
          <w:sz w:val="24"/>
          <w:szCs w:val="24"/>
        </w:rPr>
        <w:fldChar w:fldCharType="begin"/>
      </w:r>
      <w:r w:rsidRPr="00FA4928">
        <w:rPr>
          <w:b/>
          <w:color w:val="000000" w:themeColor="text1"/>
          <w:sz w:val="24"/>
          <w:szCs w:val="24"/>
        </w:rPr>
        <w:instrText xml:space="preserve"> SEQ Figure \* ARABIC </w:instrText>
      </w:r>
      <w:r w:rsidRPr="00FA4928">
        <w:rPr>
          <w:b/>
          <w:color w:val="000000" w:themeColor="text1"/>
          <w:sz w:val="24"/>
          <w:szCs w:val="24"/>
        </w:rPr>
        <w:fldChar w:fldCharType="separate"/>
      </w:r>
      <w:r w:rsidRPr="00FA4928">
        <w:rPr>
          <w:b/>
          <w:noProof/>
          <w:color w:val="000000" w:themeColor="text1"/>
          <w:sz w:val="24"/>
          <w:szCs w:val="24"/>
        </w:rPr>
        <w:t>6</w:t>
      </w:r>
      <w:r w:rsidRPr="00FA4928">
        <w:rPr>
          <w:b/>
          <w:color w:val="000000" w:themeColor="text1"/>
          <w:sz w:val="24"/>
          <w:szCs w:val="24"/>
        </w:rPr>
        <w:fldChar w:fldCharType="end"/>
      </w:r>
      <w:r w:rsidRPr="00FA4928">
        <w:rPr>
          <w:color w:val="000000" w:themeColor="text1"/>
          <w:sz w:val="24"/>
          <w:szCs w:val="24"/>
        </w:rPr>
        <w:t>. Dew point temperature and vapour pressure per month</w:t>
      </w:r>
      <w:bookmarkEnd w:id="34"/>
    </w:p>
    <w:p w:rsidR="00174DB4" w:rsidRDefault="00F5300F" w:rsidP="00F5300F">
      <w:pPr>
        <w:spacing w:line="360" w:lineRule="auto"/>
        <w:jc w:val="both"/>
      </w:pPr>
      <w:r>
        <w:t xml:space="preserve">A similar EDA was implemented that looked at the seasonal distribution of the features. Again, most features displayed a distribution that was to be expected. </w:t>
      </w:r>
      <w:r w:rsidR="00E70C9F">
        <w:t>As such, these visualisations will be included in the appendix</w:t>
      </w:r>
      <w:r w:rsidR="008C2AEB">
        <w:t xml:space="preserve"> A</w:t>
      </w:r>
      <w:r w:rsidR="00E70C9F">
        <w:t xml:space="preserve"> and not as part of the core content.</w:t>
      </w:r>
      <w:r w:rsidR="009D35F3">
        <w:t xml:space="preserve"> </w:t>
      </w:r>
      <w:r w:rsidR="002A21EB">
        <w:t xml:space="preserve">Following this, closer inspection was performed on relative humidity versus rainfall. This was performed as relative humidity describes how close the air is to saturation with moisture. A relative humidity of 100% does not necessarily mean that precipitation will occur, it merely means that the air can no longer absorb moisture. </w:t>
      </w:r>
    </w:p>
    <w:p w:rsidR="002A21EB" w:rsidRDefault="002A21EB" w:rsidP="00F5300F">
      <w:pPr>
        <w:spacing w:line="360" w:lineRule="auto"/>
        <w:jc w:val="both"/>
      </w:pPr>
    </w:p>
    <w:p w:rsidR="002A21EB" w:rsidRDefault="002A21EB" w:rsidP="00F5300F">
      <w:pPr>
        <w:spacing w:line="360" w:lineRule="auto"/>
        <w:jc w:val="both"/>
      </w:pPr>
      <w:r>
        <w:t xml:space="preserve">When plotting relative humidity versus rainfall there were two points to note, firstly there were </w:t>
      </w:r>
      <w:r w:rsidR="006404F7">
        <w:t xml:space="preserve">outlier </w:t>
      </w:r>
      <w:r>
        <w:t>observations with relative humidity values below 0 which is not possible and secondly the relationship between relative humidity and rainfall looked like it was following an exponential curve.</w:t>
      </w:r>
      <w:r w:rsidR="008C4203">
        <w:t xml:space="preserve"> To address the </w:t>
      </w:r>
      <w:r w:rsidR="00F579BF">
        <w:t>first point all values less than 0 were removed</w:t>
      </w:r>
      <w:r w:rsidR="00FC700E">
        <w:t xml:space="preserve"> as they could obscure results at a later stage</w:t>
      </w:r>
      <w:r w:rsidR="00F579BF">
        <w:t xml:space="preserve">. </w:t>
      </w:r>
      <w:r w:rsidR="005F2766">
        <w:t>As a relative humidity of 0 is means the air consists of no water vapour which is extremely unlikely given Irelands climate, the 0 values were removed also. It is quite possible t</w:t>
      </w:r>
      <w:r w:rsidR="00ED27AA">
        <w:t>hat these values were incorrect</w:t>
      </w:r>
      <w:r w:rsidR="005F2766">
        <w:t>.</w:t>
      </w:r>
      <w:r w:rsidR="00756B46">
        <w:t xml:space="preserve"> Figure 7 provides some basic statistics on each numerical feature which was used for outlier detection. Note</w:t>
      </w:r>
      <w:r w:rsidR="00D52C8B">
        <w:t xml:space="preserve"> that</w:t>
      </w:r>
      <w:r w:rsidR="00756B46">
        <w:t xml:space="preserve"> the minimum values </w:t>
      </w:r>
      <w:r w:rsidR="00D52C8B">
        <w:t xml:space="preserve">for </w:t>
      </w:r>
      <w:r w:rsidR="000A045C">
        <w:lastRenderedPageBreak/>
        <w:t>relative humidity and</w:t>
      </w:r>
      <w:r w:rsidR="00D52C8B">
        <w:t xml:space="preserve"> </w:t>
      </w:r>
      <w:r w:rsidR="00756B46">
        <w:t xml:space="preserve">mean sea level pressure </w:t>
      </w:r>
      <w:r w:rsidR="00D52C8B">
        <w:t>are not correct</w:t>
      </w:r>
      <w:r w:rsidR="00756B46">
        <w:t>.</w:t>
      </w:r>
      <w:r w:rsidR="00EA0406">
        <w:t xml:space="preserve"> Met Éireann provide a graph displaying the mean sea level pressure from the Valentia weather station based on data from 1940 to 2010 </w:t>
      </w:r>
      <w:r w:rsidR="00EA0406" w:rsidRPr="00EA0406">
        <w:fldChar w:fldCharType="begin"/>
      </w:r>
      <w:r w:rsidR="00EA0406" w:rsidRPr="00EA0406">
        <w:instrText xml:space="preserve"> ADDIN ZOTERO_ITEM CSL_CITATION {"citationID":"7nvJNcca","properties":{"formattedCitation":"({\\i{}Atmospheric Pressure - Met \\uc0\\u201{}ireann - The Irish Meteorological Service}, no date)","plainCitation":"(Atmospheric Pressure - Met Éireann - The Irish Meteorological Service, no date)","noteIndex":0},"citationItems":[{"id":450,"uris":["http://zotero.org/users/4597499/items/F68BCN6E"],"uri":["http://zotero.org/users/4597499/items/F68BCN6E"],"itemData":{"id":450,"type":"webpage","title":"Atmospheric Pressure - Met Éireann - The Irish Meteorological Service","abstract":"Met Éireann, the Irish National Meteorological Service, is the leading provider of weather information and related services for Ireland.","URL":"https://www.met.ie/climate/what-we-measure/atmospheric-pressure","language":"en","accessed":{"date-parts":[["2018",6,28]]}}}],"schema":"https://github.com/citation-style-language/schema/raw/master/csl-citation.json"} </w:instrText>
      </w:r>
      <w:r w:rsidR="00EA0406" w:rsidRPr="00EA0406">
        <w:fldChar w:fldCharType="separate"/>
      </w:r>
      <w:r w:rsidR="00EA0406" w:rsidRPr="00EA0406">
        <w:rPr>
          <w:lang w:val="en-US"/>
        </w:rPr>
        <w:t>(</w:t>
      </w:r>
      <w:r w:rsidR="00EA0406" w:rsidRPr="00EA0406">
        <w:rPr>
          <w:iCs/>
          <w:lang w:val="en-US"/>
        </w:rPr>
        <w:t>Atmospheric Pressure - Met Éireann - The Irish Meteorological Service</w:t>
      </w:r>
      <w:r w:rsidR="00EA0406" w:rsidRPr="00EA0406">
        <w:rPr>
          <w:lang w:val="en-US"/>
        </w:rPr>
        <w:t>, no date)</w:t>
      </w:r>
      <w:r w:rsidR="00EA0406" w:rsidRPr="00EA0406">
        <w:fldChar w:fldCharType="end"/>
      </w:r>
      <w:r w:rsidR="00EA0406">
        <w:t>. Given that this visualisation shows no values less than 940hPa all values below this will be removed from the data.</w:t>
      </w:r>
    </w:p>
    <w:p w:rsidR="00C26721" w:rsidRDefault="00C26721" w:rsidP="00F5300F">
      <w:pPr>
        <w:spacing w:line="360" w:lineRule="auto"/>
        <w:jc w:val="both"/>
      </w:pPr>
    </w:p>
    <w:p w:rsidR="00C26721" w:rsidRDefault="00C26721" w:rsidP="00F5300F">
      <w:pPr>
        <w:spacing w:line="360" w:lineRule="auto"/>
        <w:jc w:val="both"/>
      </w:pPr>
      <w:bookmarkStart w:id="35" w:name="_GoBack"/>
      <w:bookmarkEnd w:id="35"/>
    </w:p>
    <w:p w:rsidR="000A045C" w:rsidRDefault="000A045C" w:rsidP="00F5300F">
      <w:pPr>
        <w:spacing w:line="360" w:lineRule="auto"/>
        <w:jc w:val="both"/>
      </w:pPr>
    </w:p>
    <w:p w:rsidR="000A045C" w:rsidRPr="00174DB4" w:rsidRDefault="000A045C" w:rsidP="00F5300F">
      <w:pPr>
        <w:spacing w:line="360" w:lineRule="auto"/>
        <w:jc w:val="both"/>
      </w:pPr>
      <w:r>
        <w:t>Noticeably, the wind direction column displays a minimum wind direction of 0 degrees. This presumably is the result of observations where there is no recorded wind speed and hence can be no wind direction.</w:t>
      </w:r>
      <w:r w:rsidR="00C530BA">
        <w:t xml:space="preserve"> These values will be left as is.</w:t>
      </w:r>
    </w:p>
    <w:p w:rsidR="00E42F1E" w:rsidRDefault="00E42F1E" w:rsidP="00BB0DE7">
      <w:pPr>
        <w:spacing w:line="360" w:lineRule="auto"/>
        <w:jc w:val="both"/>
        <w:rPr>
          <w:lang w:val="en-GB"/>
        </w:rPr>
      </w:pPr>
    </w:p>
    <w:p w:rsidR="00E42F1E" w:rsidRPr="00830F49" w:rsidRDefault="00E42F1E" w:rsidP="00BB0DE7">
      <w:pPr>
        <w:spacing w:line="360" w:lineRule="auto"/>
        <w:jc w:val="both"/>
        <w:rPr>
          <w:lang w:val="en-GB"/>
        </w:rPr>
      </w:pPr>
    </w:p>
    <w:p w:rsidR="000B2F84" w:rsidRDefault="000B2F84" w:rsidP="00BB0DE7">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BB0DE7">
      <w:pPr>
        <w:pStyle w:val="ListParagraph"/>
        <w:numPr>
          <w:ilvl w:val="0"/>
          <w:numId w:val="6"/>
        </w:numPr>
        <w:spacing w:line="360" w:lineRule="auto"/>
        <w:jc w:val="both"/>
        <w:rPr>
          <w:lang w:val="en-GB"/>
        </w:rPr>
      </w:pPr>
      <w:r>
        <w:rPr>
          <w:lang w:val="en-GB"/>
        </w:rPr>
        <w:t>Fill any missing values after previous process</w:t>
      </w:r>
    </w:p>
    <w:p w:rsidR="000B2F84" w:rsidRDefault="000B2F84" w:rsidP="00BB0DE7">
      <w:pPr>
        <w:pStyle w:val="ListParagraph"/>
        <w:numPr>
          <w:ilvl w:val="0"/>
          <w:numId w:val="6"/>
        </w:numPr>
        <w:spacing w:line="360" w:lineRule="auto"/>
        <w:jc w:val="both"/>
        <w:rPr>
          <w:lang w:val="en-GB"/>
        </w:rPr>
      </w:pPr>
      <w:r>
        <w:rPr>
          <w:lang w:val="en-GB"/>
        </w:rPr>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BB0DE7">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BB0DE7">
      <w:pPr>
        <w:pStyle w:val="ListParagraph"/>
        <w:numPr>
          <w:ilvl w:val="0"/>
          <w:numId w:val="6"/>
        </w:numPr>
        <w:spacing w:line="360" w:lineRule="auto"/>
        <w:jc w:val="both"/>
        <w:rPr>
          <w:lang w:val="en-GB"/>
        </w:rPr>
      </w:pPr>
      <w:r>
        <w:rPr>
          <w:lang w:val="en-GB"/>
        </w:rPr>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BB0DE7">
      <w:pPr>
        <w:pStyle w:val="Heading2"/>
        <w:numPr>
          <w:ilvl w:val="1"/>
          <w:numId w:val="1"/>
        </w:numPr>
        <w:spacing w:line="360" w:lineRule="auto"/>
        <w:jc w:val="both"/>
        <w:rPr>
          <w:rFonts w:ascii="Times New Roman" w:hAnsi="Times New Roman" w:cs="Times New Roman"/>
          <w:sz w:val="28"/>
          <w:szCs w:val="28"/>
        </w:rPr>
      </w:pPr>
      <w:bookmarkStart w:id="36" w:name="_Toc517876377"/>
      <w:r w:rsidRPr="00830F49">
        <w:rPr>
          <w:rFonts w:ascii="Times New Roman" w:hAnsi="Times New Roman" w:cs="Times New Roman"/>
          <w:sz w:val="28"/>
          <w:szCs w:val="28"/>
        </w:rPr>
        <w:t>Rainfall Prediction</w:t>
      </w:r>
      <w:bookmarkEnd w:id="36"/>
    </w:p>
    <w:p w:rsidR="00830F49" w:rsidRPr="00830F49" w:rsidRDefault="00830F49" w:rsidP="00BB0DE7">
      <w:pPr>
        <w:spacing w:line="360" w:lineRule="auto"/>
        <w:jc w:val="both"/>
        <w:rPr>
          <w:lang w:val="en-GB"/>
        </w:rPr>
      </w:pPr>
    </w:p>
    <w:p w:rsidR="00830F49" w:rsidRPr="00E86B6F" w:rsidRDefault="00830F49" w:rsidP="00FC2322">
      <w:pPr>
        <w:pStyle w:val="ListParagraph"/>
        <w:numPr>
          <w:ilvl w:val="0"/>
          <w:numId w:val="7"/>
        </w:numPr>
        <w:spacing w:line="360" w:lineRule="auto"/>
        <w:jc w:val="both"/>
        <w:rPr>
          <w:lang w:val="en-GB"/>
        </w:rPr>
      </w:pPr>
      <w:r w:rsidRPr="00E86B6F">
        <w:rPr>
          <w:lang w:val="en-GB"/>
        </w:rPr>
        <w:t>Shift data so it represents a time series Run XGB using raw features only and analyse results</w:t>
      </w:r>
      <w:r w:rsidR="003B5854" w:rsidRPr="00E86B6F">
        <w:rPr>
          <w:lang w:val="en-GB"/>
        </w:rPr>
        <w:t>. Model tuning will be required also</w:t>
      </w:r>
    </w:p>
    <w:p w:rsidR="00E86B6F" w:rsidRDefault="00830F49" w:rsidP="00E86B6F">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r w:rsidR="00E86B6F">
        <w:rPr>
          <w:lang w:val="en-GB"/>
        </w:rPr>
        <w:t xml:space="preserve"> </w:t>
      </w:r>
      <w:r w:rsidR="00E86B6F">
        <w:rPr>
          <w:lang w:val="en-GB"/>
        </w:rPr>
        <w:t>problem (try multiple shifts up to 4 hours behind)</w:t>
      </w:r>
    </w:p>
    <w:p w:rsidR="00830F49" w:rsidRPr="00DB7D66" w:rsidRDefault="00830F49" w:rsidP="00BB0DE7">
      <w:pPr>
        <w:pStyle w:val="ListParagraph"/>
        <w:numPr>
          <w:ilvl w:val="0"/>
          <w:numId w:val="7"/>
        </w:num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37" w:name="_Toc517876378"/>
      <w:r w:rsidRPr="00087605">
        <w:rPr>
          <w:rFonts w:ascii="Times New Roman" w:hAnsi="Times New Roman" w:cs="Times New Roman"/>
          <w:sz w:val="28"/>
          <w:szCs w:val="28"/>
        </w:rPr>
        <w:lastRenderedPageBreak/>
        <w:t>References</w:t>
      </w:r>
      <w:bookmarkEnd w:id="37"/>
    </w:p>
    <w:p w:rsidR="00EA0406" w:rsidRPr="00EA0406" w:rsidRDefault="0036000E" w:rsidP="00EA0406">
      <w:pPr>
        <w:pStyle w:val="Bibliography"/>
        <w:rPr>
          <w:lang w:val="en-US"/>
        </w:rPr>
      </w:pPr>
      <w:r w:rsidRPr="00192D42">
        <w:fldChar w:fldCharType="begin"/>
      </w:r>
      <w:r w:rsidRPr="00192D42">
        <w:instrText xml:space="preserve"> ADDIN ZOTERO_BIBL {"uncited":[],"omitted":[],"custom":[]} CSL_BIBLIOGRAPHY </w:instrText>
      </w:r>
      <w:r w:rsidRPr="00192D42">
        <w:fldChar w:fldCharType="separate"/>
      </w:r>
      <w:r w:rsidR="00EA0406" w:rsidRPr="00EA0406">
        <w:rPr>
          <w:i/>
          <w:iCs/>
          <w:lang w:val="en-US"/>
        </w:rPr>
        <w:t xml:space="preserve">3.1. Cross-validation: evaluating estimator performance — </w:t>
      </w:r>
      <w:proofErr w:type="spellStart"/>
      <w:r w:rsidR="00EA0406" w:rsidRPr="00EA0406">
        <w:rPr>
          <w:i/>
          <w:iCs/>
          <w:lang w:val="en-US"/>
        </w:rPr>
        <w:t>scikit</w:t>
      </w:r>
      <w:proofErr w:type="spellEnd"/>
      <w:r w:rsidR="00EA0406" w:rsidRPr="00EA0406">
        <w:rPr>
          <w:i/>
          <w:iCs/>
          <w:lang w:val="en-US"/>
        </w:rPr>
        <w:t>-learn 0.19.1 documentation</w:t>
      </w:r>
      <w:r w:rsidR="00EA0406" w:rsidRPr="00EA0406">
        <w:rPr>
          <w:lang w:val="en-US"/>
        </w:rPr>
        <w:t xml:space="preserve"> (no date). Available at: http://scikit-learn.org/stable/modules/cross_validation.html (Accessed: 18 June 2018).</w:t>
      </w:r>
    </w:p>
    <w:p w:rsidR="00EA0406" w:rsidRPr="00EA0406" w:rsidRDefault="00EA0406" w:rsidP="00EA0406">
      <w:pPr>
        <w:pStyle w:val="Bibliography"/>
        <w:rPr>
          <w:lang w:val="en-US"/>
        </w:rPr>
      </w:pPr>
      <w:proofErr w:type="spellStart"/>
      <w:r w:rsidRPr="00EA0406">
        <w:rPr>
          <w:lang w:val="en-US"/>
        </w:rPr>
        <w:t>Al­Roby</w:t>
      </w:r>
      <w:proofErr w:type="spellEnd"/>
      <w:r w:rsidRPr="00EA0406">
        <w:rPr>
          <w:lang w:val="en-US"/>
        </w:rPr>
        <w:t xml:space="preserve">, M. F. and </w:t>
      </w:r>
      <w:proofErr w:type="spellStart"/>
      <w:r w:rsidRPr="00EA0406">
        <w:rPr>
          <w:lang w:val="en-US"/>
        </w:rPr>
        <w:t>Alaa</w:t>
      </w:r>
      <w:proofErr w:type="spellEnd"/>
      <w:r w:rsidRPr="00EA0406">
        <w:rPr>
          <w:lang w:val="en-US"/>
        </w:rPr>
        <w:t xml:space="preserve"> M</w:t>
      </w:r>
      <w:proofErr w:type="gramStart"/>
      <w:r w:rsidRPr="00EA0406">
        <w:rPr>
          <w:lang w:val="en-US"/>
        </w:rPr>
        <w:t>, .</w:t>
      </w:r>
      <w:proofErr w:type="gramEnd"/>
      <w:r w:rsidRPr="00EA0406">
        <w:rPr>
          <w:lang w:val="en-US"/>
        </w:rPr>
        <w:t xml:space="preserve"> </w:t>
      </w:r>
      <w:proofErr w:type="spellStart"/>
      <w:r w:rsidRPr="00EA0406">
        <w:rPr>
          <w:lang w:val="en-US"/>
        </w:rPr>
        <w:t>El­Halees</w:t>
      </w:r>
      <w:proofErr w:type="spellEnd"/>
      <w:r w:rsidRPr="00EA0406">
        <w:rPr>
          <w:lang w:val="en-US"/>
        </w:rPr>
        <w:t xml:space="preserve">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EA0406" w:rsidRPr="00EA0406" w:rsidRDefault="00EA0406" w:rsidP="00EA0406">
      <w:pPr>
        <w:pStyle w:val="Bibliography"/>
        <w:rPr>
          <w:lang w:val="en-US"/>
        </w:rPr>
      </w:pPr>
      <w:r w:rsidRPr="00EA0406">
        <w:rPr>
          <w:lang w:val="en-US"/>
        </w:rPr>
        <w:t xml:space="preserve">Andersson, E. (2014) </w:t>
      </w:r>
      <w:r w:rsidRPr="00EA0406">
        <w:rPr>
          <w:i/>
          <w:iCs/>
          <w:lang w:val="en-US"/>
        </w:rPr>
        <w:t>Medium-range forecasts</w:t>
      </w:r>
      <w:r w:rsidRPr="00EA0406">
        <w:rPr>
          <w:lang w:val="en-US"/>
        </w:rPr>
        <w:t xml:space="preserve">, </w:t>
      </w:r>
      <w:r w:rsidRPr="00EA0406">
        <w:rPr>
          <w:i/>
          <w:iCs/>
          <w:lang w:val="en-US"/>
        </w:rPr>
        <w:t>ECMWF</w:t>
      </w:r>
      <w:r w:rsidRPr="00EA0406">
        <w:rPr>
          <w:lang w:val="en-US"/>
        </w:rPr>
        <w:t>. Available at: https://www.ecmwf.int/en/forecasts/documentation-and-support/medium-range-forecasts (Accessed: 28 May 2018).</w:t>
      </w:r>
    </w:p>
    <w:p w:rsidR="00EA0406" w:rsidRPr="00EA0406" w:rsidRDefault="00EA0406" w:rsidP="00EA0406">
      <w:pPr>
        <w:pStyle w:val="Bibliography"/>
        <w:rPr>
          <w:lang w:val="en-US"/>
        </w:rPr>
      </w:pPr>
      <w:r w:rsidRPr="00EA0406">
        <w:rPr>
          <w:i/>
          <w:iCs/>
          <w:lang w:val="en-US"/>
        </w:rPr>
        <w:t>Atmospheric Pressure - Met Éireann - The Irish Meteorological Service</w:t>
      </w:r>
      <w:r w:rsidRPr="00EA0406">
        <w:rPr>
          <w:lang w:val="en-US"/>
        </w:rPr>
        <w:t xml:space="preserve"> (no date). Available at: https://www.met.ie/climate/what-we-measure/atmospheric-pressure (Accessed: 28 June 2018).</w:t>
      </w:r>
    </w:p>
    <w:p w:rsidR="00EA0406" w:rsidRPr="00EA0406" w:rsidRDefault="00EA0406" w:rsidP="00EA0406">
      <w:pPr>
        <w:pStyle w:val="Bibliography"/>
        <w:rPr>
          <w:lang w:val="en-US"/>
        </w:rPr>
      </w:pPr>
      <w:r w:rsidRPr="00EA0406">
        <w:rPr>
          <w:lang w:val="en-US"/>
        </w:rPr>
        <w:t xml:space="preserve">Barratt, M. (2017) </w:t>
      </w:r>
      <w:r w:rsidRPr="00EA0406">
        <w:rPr>
          <w:i/>
          <w:iCs/>
          <w:lang w:val="en-US"/>
        </w:rPr>
        <w:t>25 years of ensemble forecasting at ECMWF</w:t>
      </w:r>
      <w:r w:rsidRPr="00EA0406">
        <w:rPr>
          <w:lang w:val="en-US"/>
        </w:rPr>
        <w:t xml:space="preserve">, </w:t>
      </w:r>
      <w:r w:rsidRPr="00EA0406">
        <w:rPr>
          <w:i/>
          <w:iCs/>
          <w:lang w:val="en-US"/>
        </w:rPr>
        <w:t>ECMWF</w:t>
      </w:r>
      <w:r w:rsidRPr="00EA0406">
        <w:rPr>
          <w:lang w:val="en-US"/>
        </w:rPr>
        <w:t>. Available at: https://www.ecmwf.int/en/newsletter/153/meteorology/25-years-ensemble-forecasting-ecmwf (Accessed: 28 May 2018).</w:t>
      </w:r>
    </w:p>
    <w:p w:rsidR="00EA0406" w:rsidRPr="00EA0406" w:rsidRDefault="00EA0406" w:rsidP="00EA0406">
      <w:pPr>
        <w:pStyle w:val="Bibliography"/>
        <w:rPr>
          <w:lang w:val="en-US"/>
        </w:rPr>
      </w:pPr>
      <w:r w:rsidRPr="00EA0406">
        <w:rPr>
          <w:i/>
          <w:iCs/>
          <w:lang w:val="en-US"/>
        </w:rPr>
        <w:t>Beautiful Soup Documentation — Beautiful Soup 4.4.0 documentation</w:t>
      </w:r>
      <w:r w:rsidRPr="00EA0406">
        <w:rPr>
          <w:lang w:val="en-US"/>
        </w:rPr>
        <w:t xml:space="preserve"> (no date). Available at: https://www.crummy.com/software/BeautifulSoup/bs4/doc/ (Accessed: 20 June 2018).</w:t>
      </w:r>
    </w:p>
    <w:p w:rsidR="00EA0406" w:rsidRPr="00EA0406" w:rsidRDefault="00EA0406" w:rsidP="00EA0406">
      <w:pPr>
        <w:pStyle w:val="Bibliography"/>
        <w:rPr>
          <w:lang w:val="en-US"/>
        </w:rPr>
      </w:pPr>
      <w:proofErr w:type="spellStart"/>
      <w:r w:rsidRPr="00EA0406">
        <w:rPr>
          <w:lang w:val="en-US"/>
        </w:rPr>
        <w:t>Broomhead</w:t>
      </w:r>
      <w:proofErr w:type="spellEnd"/>
      <w:r w:rsidRPr="00EA0406">
        <w:rPr>
          <w:lang w:val="en-US"/>
        </w:rPr>
        <w:t>, D. S. and Lowe, D. (1988) ‘Multivariable Functional Interpolation and Adaptive Networks’, p. 35. Available at: https://web.archive.org/web/20140714173428/https://www.complex-systems.com/pdf/02-3-5.pdf (Accessed: 11 June 2018).</w:t>
      </w:r>
    </w:p>
    <w:p w:rsidR="00EA0406" w:rsidRPr="00EA0406" w:rsidRDefault="00EA0406" w:rsidP="00EA0406">
      <w:pPr>
        <w:pStyle w:val="Bibliography"/>
        <w:rPr>
          <w:lang w:val="en-US"/>
        </w:rPr>
      </w:pPr>
      <w:r w:rsidRPr="00EA0406">
        <w:rPr>
          <w:lang w:val="en-US"/>
        </w:rPr>
        <w:t xml:space="preserve">C. Müller, A. and Guido, S. (2016) </w:t>
      </w:r>
      <w:r w:rsidRPr="00EA0406">
        <w:rPr>
          <w:i/>
          <w:iCs/>
          <w:lang w:val="en-US"/>
        </w:rPr>
        <w:t xml:space="preserve">Introduction to Machine Learning with Python. A Guide </w:t>
      </w:r>
      <w:proofErr w:type="gramStart"/>
      <w:r w:rsidRPr="00EA0406">
        <w:rPr>
          <w:i/>
          <w:iCs/>
          <w:lang w:val="en-US"/>
        </w:rPr>
        <w:t>For</w:t>
      </w:r>
      <w:proofErr w:type="gramEnd"/>
      <w:r w:rsidRPr="00EA0406">
        <w:rPr>
          <w:i/>
          <w:iCs/>
          <w:lang w:val="en-US"/>
        </w:rPr>
        <w:t xml:space="preserve"> Data Scientists.</w:t>
      </w:r>
      <w:r w:rsidRPr="00EA0406">
        <w:rPr>
          <w:lang w:val="en-US"/>
        </w:rPr>
        <w:t xml:space="preserve"> First Edition. O’Reilly.</w:t>
      </w:r>
    </w:p>
    <w:p w:rsidR="00EA0406" w:rsidRPr="00EA0406" w:rsidRDefault="00EA0406" w:rsidP="00EA0406">
      <w:pPr>
        <w:pStyle w:val="Bibliography"/>
        <w:rPr>
          <w:lang w:val="en-US"/>
        </w:rPr>
      </w:pPr>
      <w:r w:rsidRPr="00EA0406">
        <w:rPr>
          <w:lang w:val="en-US"/>
        </w:rPr>
        <w:t xml:space="preserve">Chai, T. and </w:t>
      </w:r>
      <w:proofErr w:type="spellStart"/>
      <w:r w:rsidRPr="00EA0406">
        <w:rPr>
          <w:lang w:val="en-US"/>
        </w:rPr>
        <w:t>Draxler</w:t>
      </w:r>
      <w:proofErr w:type="spellEnd"/>
      <w:r w:rsidRPr="00EA0406">
        <w:rPr>
          <w:lang w:val="en-US"/>
        </w:rPr>
        <w:t xml:space="preserve">, R. R. (2014) ‘Root mean square error (RMSE) or mean absolute error (MAE)? – Arguments against avoiding RMSE in the literature’, </w:t>
      </w:r>
      <w:r w:rsidRPr="00EA0406">
        <w:rPr>
          <w:i/>
          <w:iCs/>
          <w:lang w:val="en-US"/>
        </w:rPr>
        <w:t>Geoscientific Model Development</w:t>
      </w:r>
      <w:r w:rsidRPr="00EA0406">
        <w:rPr>
          <w:lang w:val="en-US"/>
        </w:rPr>
        <w:t xml:space="preserve">, 7(3), pp. 1247–1250. </w:t>
      </w:r>
      <w:proofErr w:type="spellStart"/>
      <w:r w:rsidRPr="00EA0406">
        <w:rPr>
          <w:lang w:val="en-US"/>
        </w:rPr>
        <w:t>doi</w:t>
      </w:r>
      <w:proofErr w:type="spellEnd"/>
      <w:r w:rsidRPr="00EA0406">
        <w:rPr>
          <w:lang w:val="en-US"/>
        </w:rPr>
        <w:t>: 10.5194/gmd-7-1247-2014.</w:t>
      </w:r>
    </w:p>
    <w:p w:rsidR="00EA0406" w:rsidRPr="00EA0406" w:rsidRDefault="00EA0406" w:rsidP="00EA0406">
      <w:pPr>
        <w:pStyle w:val="Bibliography"/>
        <w:rPr>
          <w:lang w:val="en-US"/>
        </w:rPr>
      </w:pPr>
      <w:proofErr w:type="spellStart"/>
      <w:r w:rsidRPr="00EA0406">
        <w:rPr>
          <w:lang w:val="en-US"/>
        </w:rPr>
        <w:t>Coiffier</w:t>
      </w:r>
      <w:proofErr w:type="spellEnd"/>
      <w:r w:rsidRPr="00EA0406">
        <w:rPr>
          <w:lang w:val="en-US"/>
        </w:rPr>
        <w:t xml:space="preserve">, J. (2011) </w:t>
      </w:r>
      <w:r w:rsidRPr="00EA0406">
        <w:rPr>
          <w:i/>
          <w:iCs/>
          <w:lang w:val="en-US"/>
        </w:rPr>
        <w:t>Fundamentals of Numerical Weather Prediction</w:t>
      </w:r>
      <w:r w:rsidRPr="00EA0406">
        <w:rPr>
          <w:lang w:val="en-US"/>
        </w:rPr>
        <w:t>. Cambridge University Press. Available at: https://books.google.ie/books?id=vY29h_Bvqk0C&amp;printsec=frontcover&amp;source=gbs_atb#v=onepage&amp;q&amp;f=false (Accessed: 1 June 2018).</w:t>
      </w:r>
    </w:p>
    <w:p w:rsidR="00EA0406" w:rsidRPr="00EA0406" w:rsidRDefault="00EA0406" w:rsidP="00EA0406">
      <w:pPr>
        <w:pStyle w:val="Bibliography"/>
        <w:rPr>
          <w:lang w:val="en-US"/>
        </w:rPr>
      </w:pPr>
      <w:r w:rsidRPr="00EA0406">
        <w:rPr>
          <w:lang w:val="en-US"/>
        </w:rPr>
        <w:t xml:space="preserve">Cortes, C. and </w:t>
      </w:r>
      <w:proofErr w:type="spellStart"/>
      <w:r w:rsidRPr="00EA0406">
        <w:rPr>
          <w:lang w:val="en-US"/>
        </w:rPr>
        <w:t>Vapnik</w:t>
      </w:r>
      <w:proofErr w:type="spellEnd"/>
      <w:r w:rsidRPr="00EA0406">
        <w:rPr>
          <w:lang w:val="en-US"/>
        </w:rPr>
        <w:t xml:space="preserve">, V. (1995) ‘Support-vector networks’, </w:t>
      </w:r>
      <w:r w:rsidRPr="00EA0406">
        <w:rPr>
          <w:i/>
          <w:iCs/>
          <w:lang w:val="en-US"/>
        </w:rPr>
        <w:t>Machine Learning</w:t>
      </w:r>
      <w:r w:rsidRPr="00EA0406">
        <w:rPr>
          <w:lang w:val="en-US"/>
        </w:rPr>
        <w:t xml:space="preserve">, 20(3), pp. 273–297. </w:t>
      </w:r>
      <w:proofErr w:type="spellStart"/>
      <w:r w:rsidRPr="00EA0406">
        <w:rPr>
          <w:lang w:val="en-US"/>
        </w:rPr>
        <w:t>doi</w:t>
      </w:r>
      <w:proofErr w:type="spellEnd"/>
      <w:r w:rsidRPr="00EA0406">
        <w:rPr>
          <w:lang w:val="en-US"/>
        </w:rPr>
        <w:t>: 10.1007/BF00994018.</w:t>
      </w:r>
    </w:p>
    <w:p w:rsidR="00EA0406" w:rsidRPr="00EA0406" w:rsidRDefault="00EA0406" w:rsidP="00EA0406">
      <w:pPr>
        <w:pStyle w:val="Bibliography"/>
        <w:rPr>
          <w:lang w:val="en-US"/>
        </w:rPr>
      </w:pPr>
      <w:r w:rsidRPr="00EA0406">
        <w:rPr>
          <w:lang w:val="en-US"/>
        </w:rPr>
        <w:t xml:space="preserve">De, S. S. and Debnath, A. (2009) ‘Artificial Neural Network Based Prediction of Maximum and Minimum Temperature in the Summer Monsoon Months over India’, </w:t>
      </w:r>
      <w:r w:rsidRPr="00EA0406">
        <w:rPr>
          <w:i/>
          <w:iCs/>
          <w:lang w:val="en-US"/>
        </w:rPr>
        <w:t>Applied Physics Research</w:t>
      </w:r>
      <w:r w:rsidRPr="00EA0406">
        <w:rPr>
          <w:lang w:val="en-US"/>
        </w:rPr>
        <w:t xml:space="preserve">, 1(2). </w:t>
      </w:r>
      <w:proofErr w:type="spellStart"/>
      <w:r w:rsidRPr="00EA0406">
        <w:rPr>
          <w:lang w:val="en-US"/>
        </w:rPr>
        <w:t>doi</w:t>
      </w:r>
      <w:proofErr w:type="spellEnd"/>
      <w:r w:rsidRPr="00EA0406">
        <w:rPr>
          <w:lang w:val="en-US"/>
        </w:rPr>
        <w:t>: 10.5539/</w:t>
      </w:r>
      <w:proofErr w:type="gramStart"/>
      <w:r w:rsidRPr="00EA0406">
        <w:rPr>
          <w:lang w:val="en-US"/>
        </w:rPr>
        <w:t>apr.v</w:t>
      </w:r>
      <w:proofErr w:type="gramEnd"/>
      <w:r w:rsidRPr="00EA0406">
        <w:rPr>
          <w:lang w:val="en-US"/>
        </w:rPr>
        <w:t>1n2p37.</w:t>
      </w:r>
    </w:p>
    <w:p w:rsidR="00EA0406" w:rsidRPr="00EA0406" w:rsidRDefault="00EA0406" w:rsidP="00EA0406">
      <w:pPr>
        <w:pStyle w:val="Bibliography"/>
        <w:rPr>
          <w:lang w:val="en-US"/>
        </w:rPr>
      </w:pPr>
      <w:r w:rsidRPr="00EA0406">
        <w:rPr>
          <w:lang w:val="en-US"/>
        </w:rPr>
        <w:lastRenderedPageBreak/>
        <w:t xml:space="preserve">Dreyfus, S. E. (1990) ‘Artificial neural networks, back propagation, and the Kelley-Bryson gradient procedure’, </w:t>
      </w:r>
      <w:r w:rsidRPr="00EA0406">
        <w:rPr>
          <w:i/>
          <w:iCs/>
          <w:lang w:val="en-US"/>
        </w:rPr>
        <w:t>Journal of Guidance, Control, and Dynamics</w:t>
      </w:r>
      <w:r w:rsidRPr="00EA0406">
        <w:rPr>
          <w:lang w:val="en-US"/>
        </w:rPr>
        <w:t xml:space="preserve">, 13(5), pp. 926–928. </w:t>
      </w:r>
      <w:proofErr w:type="spellStart"/>
      <w:r w:rsidRPr="00EA0406">
        <w:rPr>
          <w:lang w:val="en-US"/>
        </w:rPr>
        <w:t>doi</w:t>
      </w:r>
      <w:proofErr w:type="spellEnd"/>
      <w:r w:rsidRPr="00EA0406">
        <w:rPr>
          <w:lang w:val="en-US"/>
        </w:rPr>
        <w:t>: 10.2514/3.25422.</w:t>
      </w:r>
    </w:p>
    <w:p w:rsidR="00EA0406" w:rsidRPr="00EA0406" w:rsidRDefault="00EA0406" w:rsidP="00EA0406">
      <w:pPr>
        <w:pStyle w:val="Bibliography"/>
        <w:rPr>
          <w:lang w:val="en-US"/>
        </w:rPr>
      </w:pPr>
      <w:r w:rsidRPr="00EA0406">
        <w:rPr>
          <w:lang w:val="en-US"/>
        </w:rPr>
        <w:t xml:space="preserve">Elman, J. L. (1990) ‘Finding structure in time’, </w:t>
      </w:r>
      <w:r w:rsidRPr="00EA0406">
        <w:rPr>
          <w:i/>
          <w:iCs/>
          <w:lang w:val="en-US"/>
        </w:rPr>
        <w:t>Cognitive Science</w:t>
      </w:r>
      <w:r w:rsidRPr="00EA0406">
        <w:rPr>
          <w:lang w:val="en-US"/>
        </w:rPr>
        <w:t>, 14, pp. 179–211. Available at: http://citeseerx.ist.psu.edu/viewdoc/download?doi=10.1.1.298.8354&amp;rep=rep1&amp;type=pdf (Accessed: 11 June 2018).</w:t>
      </w:r>
    </w:p>
    <w:p w:rsidR="00EA0406" w:rsidRPr="00EA0406" w:rsidRDefault="00EA0406" w:rsidP="00EA0406">
      <w:pPr>
        <w:pStyle w:val="Bibliography"/>
        <w:rPr>
          <w:lang w:val="en-US"/>
        </w:rPr>
      </w:pPr>
      <w:r w:rsidRPr="00EA0406">
        <w:rPr>
          <w:lang w:val="en-US"/>
        </w:rPr>
        <w:t xml:space="preserve">Flynn, C. (no date) </w:t>
      </w:r>
      <w:r w:rsidRPr="00EA0406">
        <w:rPr>
          <w:i/>
          <w:iCs/>
          <w:lang w:val="en-US"/>
        </w:rPr>
        <w:t xml:space="preserve">Forecasts in retrospect: A history of Numerical Weather Prediction | </w:t>
      </w:r>
      <w:proofErr w:type="spellStart"/>
      <w:r w:rsidRPr="00EA0406">
        <w:rPr>
          <w:i/>
          <w:iCs/>
          <w:lang w:val="en-US"/>
        </w:rPr>
        <w:t>MetService</w:t>
      </w:r>
      <w:proofErr w:type="spellEnd"/>
      <w:r w:rsidRPr="00EA0406">
        <w:rPr>
          <w:i/>
          <w:iCs/>
          <w:lang w:val="en-US"/>
        </w:rPr>
        <w:t xml:space="preserve"> Blog</w:t>
      </w:r>
      <w:r w:rsidRPr="00EA0406">
        <w:rPr>
          <w:lang w:val="en-US"/>
        </w:rPr>
        <w:t>. Available at: https://blog.metservice.com/HistoryNWP (Accessed: 17 May 2018).</w:t>
      </w:r>
    </w:p>
    <w:p w:rsidR="00EA0406" w:rsidRPr="00EA0406" w:rsidRDefault="00EA0406" w:rsidP="00EA0406">
      <w:pPr>
        <w:pStyle w:val="Bibliography"/>
        <w:rPr>
          <w:lang w:val="en-US"/>
        </w:rPr>
      </w:pPr>
      <w:r w:rsidRPr="00EA0406">
        <w:rPr>
          <w:i/>
          <w:iCs/>
          <w:lang w:val="en-US"/>
        </w:rPr>
        <w:t>Forecasting Centre - Met Éireann - The Irish Meteorological Service</w:t>
      </w:r>
      <w:r w:rsidRPr="00EA0406">
        <w:rPr>
          <w:lang w:val="en-US"/>
        </w:rPr>
        <w:t xml:space="preserve"> (no date). Available at: https://www.met.ie/science/forecasting-centre (Accessed: 28 May 2018).</w:t>
      </w:r>
    </w:p>
    <w:p w:rsidR="00EA0406" w:rsidRPr="00EA0406" w:rsidRDefault="00EA0406" w:rsidP="00EA0406">
      <w:pPr>
        <w:pStyle w:val="Bibliography"/>
        <w:rPr>
          <w:lang w:val="en-US"/>
        </w:rPr>
      </w:pPr>
      <w:r w:rsidRPr="00EA0406">
        <w:rPr>
          <w:lang w:val="en-US"/>
        </w:rPr>
        <w:t xml:space="preserve">Géron, A. (2017) </w:t>
      </w:r>
      <w:r w:rsidRPr="00EA0406">
        <w:rPr>
          <w:i/>
          <w:iCs/>
          <w:lang w:val="en-US"/>
        </w:rPr>
        <w:t xml:space="preserve">Hands-On Machine Learning with </w:t>
      </w:r>
      <w:proofErr w:type="spellStart"/>
      <w:r w:rsidRPr="00EA0406">
        <w:rPr>
          <w:i/>
          <w:iCs/>
          <w:lang w:val="en-US"/>
        </w:rPr>
        <w:t>Scikit</w:t>
      </w:r>
      <w:proofErr w:type="spellEnd"/>
      <w:r w:rsidRPr="00EA0406">
        <w:rPr>
          <w:i/>
          <w:iCs/>
          <w:lang w:val="en-US"/>
        </w:rPr>
        <w:t>-Learn &amp; TensorFlow.</w:t>
      </w:r>
      <w:r w:rsidRPr="00EA0406">
        <w:rPr>
          <w:lang w:val="en-US"/>
        </w:rPr>
        <w:t xml:space="preserve"> First Edition. O’Reilly.</w:t>
      </w:r>
    </w:p>
    <w:p w:rsidR="00EA0406" w:rsidRPr="00EA0406" w:rsidRDefault="00EA0406" w:rsidP="00EA0406">
      <w:pPr>
        <w:pStyle w:val="Bibliography"/>
        <w:rPr>
          <w:lang w:val="en-US"/>
        </w:rPr>
      </w:pPr>
      <w:r w:rsidRPr="00EA0406">
        <w:rPr>
          <w:lang w:val="en-US"/>
        </w:rPr>
        <w:t xml:space="preserve">Gholap, J. (2012) ‘Performance Tuning </w:t>
      </w:r>
      <w:proofErr w:type="gramStart"/>
      <w:r w:rsidRPr="00EA0406">
        <w:rPr>
          <w:lang w:val="en-US"/>
        </w:rPr>
        <w:t>Of</w:t>
      </w:r>
      <w:proofErr w:type="gramEnd"/>
      <w:r w:rsidRPr="00EA0406">
        <w:rPr>
          <w:lang w:val="en-US"/>
        </w:rPr>
        <w:t xml:space="preserve"> J48 Algorithm For Prediction Of Soil Fertility’, </w:t>
      </w:r>
      <w:r w:rsidRPr="00EA0406">
        <w:rPr>
          <w:i/>
          <w:iCs/>
          <w:lang w:val="en-US"/>
        </w:rPr>
        <w:t>arXiv:1208.3943 [</w:t>
      </w:r>
      <w:proofErr w:type="spellStart"/>
      <w:r w:rsidRPr="00EA0406">
        <w:rPr>
          <w:i/>
          <w:iCs/>
          <w:lang w:val="en-US"/>
        </w:rPr>
        <w:t>cs</w:t>
      </w:r>
      <w:proofErr w:type="spellEnd"/>
      <w:r w:rsidRPr="00EA0406">
        <w:rPr>
          <w:i/>
          <w:iCs/>
          <w:lang w:val="en-US"/>
        </w:rPr>
        <w:t>, stat]</w:t>
      </w:r>
      <w:r w:rsidRPr="00EA0406">
        <w:rPr>
          <w:lang w:val="en-US"/>
        </w:rPr>
        <w:t>. Available at: http://arxiv.org/abs/1208.3943 (Accessed: 4 June 2018).</w:t>
      </w:r>
    </w:p>
    <w:p w:rsidR="00EA0406" w:rsidRPr="00EA0406" w:rsidRDefault="00EA0406" w:rsidP="00EA0406">
      <w:pPr>
        <w:pStyle w:val="Bibliography"/>
        <w:rPr>
          <w:lang w:val="en-US"/>
        </w:rPr>
      </w:pPr>
      <w:proofErr w:type="spellStart"/>
      <w:r w:rsidRPr="00EA0406">
        <w:rPr>
          <w:lang w:val="en-US"/>
        </w:rPr>
        <w:t>Goodfellow</w:t>
      </w:r>
      <w:proofErr w:type="spellEnd"/>
      <w:r w:rsidRPr="00EA0406">
        <w:rPr>
          <w:lang w:val="en-US"/>
        </w:rPr>
        <w:t xml:space="preserve">, I., </w:t>
      </w:r>
      <w:proofErr w:type="spellStart"/>
      <w:r w:rsidRPr="00EA0406">
        <w:rPr>
          <w:lang w:val="en-US"/>
        </w:rPr>
        <w:t>Bengio</w:t>
      </w:r>
      <w:proofErr w:type="spellEnd"/>
      <w:r w:rsidRPr="00EA0406">
        <w:rPr>
          <w:lang w:val="en-US"/>
        </w:rPr>
        <w:t xml:space="preserve">, Y. and </w:t>
      </w:r>
      <w:proofErr w:type="spellStart"/>
      <w:r w:rsidRPr="00EA0406">
        <w:rPr>
          <w:lang w:val="en-US"/>
        </w:rPr>
        <w:t>Courville</w:t>
      </w:r>
      <w:proofErr w:type="spellEnd"/>
      <w:r w:rsidRPr="00EA0406">
        <w:rPr>
          <w:lang w:val="en-US"/>
        </w:rPr>
        <w:t xml:space="preserve">, A. (no date) </w:t>
      </w:r>
      <w:r w:rsidRPr="00EA0406">
        <w:rPr>
          <w:i/>
          <w:iCs/>
          <w:lang w:val="en-US"/>
        </w:rPr>
        <w:t>Deep Learning</w:t>
      </w:r>
      <w:r w:rsidRPr="00EA0406">
        <w:rPr>
          <w:lang w:val="en-US"/>
        </w:rPr>
        <w:t xml:space="preserve">, </w:t>
      </w:r>
      <w:r w:rsidRPr="00EA0406">
        <w:rPr>
          <w:i/>
          <w:iCs/>
          <w:lang w:val="en-US"/>
        </w:rPr>
        <w:t>Deep Learning</w:t>
      </w:r>
      <w:r w:rsidRPr="00EA0406">
        <w:rPr>
          <w:lang w:val="en-US"/>
        </w:rPr>
        <w:t>. Available at: http://www.deeplearningbook.org/ (Accessed: 7 June 2018).</w:t>
      </w:r>
    </w:p>
    <w:p w:rsidR="00EA0406" w:rsidRPr="00EA0406" w:rsidRDefault="00EA0406" w:rsidP="00EA0406">
      <w:pPr>
        <w:pStyle w:val="Bibliography"/>
        <w:rPr>
          <w:lang w:val="en-US"/>
        </w:rPr>
      </w:pPr>
      <w:r w:rsidRPr="00EA0406">
        <w:rPr>
          <w:lang w:val="en-US"/>
        </w:rPr>
        <w:t xml:space="preserve">Graham, S. (2014) </w:t>
      </w:r>
      <w:r w:rsidRPr="00EA0406">
        <w:rPr>
          <w:i/>
          <w:iCs/>
          <w:lang w:val="en-US"/>
        </w:rPr>
        <w:t xml:space="preserve">Relative Humidity vs Dewpoint | </w:t>
      </w:r>
      <w:proofErr w:type="spellStart"/>
      <w:r w:rsidRPr="00EA0406">
        <w:rPr>
          <w:i/>
          <w:iCs/>
          <w:lang w:val="en-US"/>
        </w:rPr>
        <w:t>WeatherWorks</w:t>
      </w:r>
      <w:proofErr w:type="spellEnd"/>
      <w:r w:rsidRPr="00EA0406">
        <w:rPr>
          <w:lang w:val="en-US"/>
        </w:rPr>
        <w:t>. Available at: https://www.weatherworksinc.com/humidity-vs-dewpoint, https://www.weatherworksinc.com/node/718 (Accessed: 16 June 2018).</w:t>
      </w:r>
    </w:p>
    <w:p w:rsidR="00EA0406" w:rsidRPr="00EA0406" w:rsidRDefault="00EA0406" w:rsidP="00EA0406">
      <w:pPr>
        <w:pStyle w:val="Bibliography"/>
        <w:rPr>
          <w:lang w:val="en-US"/>
        </w:rPr>
      </w:pPr>
      <w:proofErr w:type="spellStart"/>
      <w:r w:rsidRPr="00EA0406">
        <w:rPr>
          <w:lang w:val="en-US"/>
        </w:rPr>
        <w:t>Gumaste</w:t>
      </w:r>
      <w:proofErr w:type="spellEnd"/>
      <w:r w:rsidRPr="00EA0406">
        <w:rPr>
          <w:lang w:val="en-US"/>
        </w:rPr>
        <w:t xml:space="preserve">, S. S. and Kadam, A. J. (2016) ‘Future weather prediction using genetic algorithm and FFT for smart farming’, in. IEEE, pp. 1–6. </w:t>
      </w:r>
      <w:proofErr w:type="spellStart"/>
      <w:r w:rsidRPr="00EA0406">
        <w:rPr>
          <w:lang w:val="en-US"/>
        </w:rPr>
        <w:t>doi</w:t>
      </w:r>
      <w:proofErr w:type="spellEnd"/>
      <w:r w:rsidRPr="00EA0406">
        <w:rPr>
          <w:lang w:val="en-US"/>
        </w:rPr>
        <w:t>: 10.1109/ICCUBEA.2016.7860028.</w:t>
      </w:r>
    </w:p>
    <w:p w:rsidR="00EA0406" w:rsidRPr="00EA0406" w:rsidRDefault="00EA0406" w:rsidP="00EA0406">
      <w:pPr>
        <w:pStyle w:val="Bibliography"/>
        <w:rPr>
          <w:lang w:val="en-US"/>
        </w:rPr>
      </w:pPr>
      <w:r w:rsidRPr="00EA0406">
        <w:rPr>
          <w:i/>
          <w:iCs/>
          <w:lang w:val="en-US"/>
        </w:rPr>
        <w:t>Historical Data - Met Éireann - The Irish Meteorological Service</w:t>
      </w:r>
      <w:r w:rsidRPr="00EA0406">
        <w:rPr>
          <w:lang w:val="en-US"/>
        </w:rPr>
        <w:t xml:space="preserve"> (no date). Available at: https://www.met.ie/climate/available-data/historical-data (Accessed: 20 June 2018).</w:t>
      </w:r>
    </w:p>
    <w:p w:rsidR="00EA0406" w:rsidRPr="00EA0406" w:rsidRDefault="00EA0406" w:rsidP="00EA0406">
      <w:pPr>
        <w:pStyle w:val="Bibliography"/>
        <w:rPr>
          <w:lang w:val="en-US"/>
        </w:rPr>
      </w:pPr>
      <w:proofErr w:type="spellStart"/>
      <w:r w:rsidRPr="00EA0406">
        <w:rPr>
          <w:lang w:val="en-US"/>
        </w:rPr>
        <w:t>Hochreiter</w:t>
      </w:r>
      <w:proofErr w:type="spellEnd"/>
      <w:r w:rsidRPr="00EA0406">
        <w:rPr>
          <w:lang w:val="en-US"/>
        </w:rPr>
        <w:t xml:space="preserve">, S. and </w:t>
      </w:r>
      <w:proofErr w:type="spellStart"/>
      <w:r w:rsidRPr="00EA0406">
        <w:rPr>
          <w:lang w:val="en-US"/>
        </w:rPr>
        <w:t>Schmidhuber</w:t>
      </w:r>
      <w:proofErr w:type="spellEnd"/>
      <w:r w:rsidRPr="00EA0406">
        <w:rPr>
          <w:lang w:val="en-US"/>
        </w:rPr>
        <w:t xml:space="preserve">, J. (1997) ‘Long Short-Term Memory’, </w:t>
      </w:r>
      <w:r w:rsidRPr="00EA0406">
        <w:rPr>
          <w:i/>
          <w:iCs/>
          <w:lang w:val="en-US"/>
        </w:rPr>
        <w:t>Neural Computation</w:t>
      </w:r>
      <w:r w:rsidRPr="00EA0406">
        <w:rPr>
          <w:lang w:val="en-US"/>
        </w:rPr>
        <w:t xml:space="preserve">, 9(8), pp. 1735–1780. </w:t>
      </w:r>
      <w:proofErr w:type="spellStart"/>
      <w:r w:rsidRPr="00EA0406">
        <w:rPr>
          <w:lang w:val="en-US"/>
        </w:rPr>
        <w:t>doi</w:t>
      </w:r>
      <w:proofErr w:type="spellEnd"/>
      <w:r w:rsidRPr="00EA0406">
        <w:rPr>
          <w:lang w:val="en-US"/>
        </w:rPr>
        <w:t>: 10.1162/neco.1997.9.8.1735.</w:t>
      </w:r>
    </w:p>
    <w:p w:rsidR="00EA0406" w:rsidRPr="00EA0406" w:rsidRDefault="00EA0406" w:rsidP="00EA0406">
      <w:pPr>
        <w:pStyle w:val="Bibliography"/>
        <w:rPr>
          <w:lang w:val="en-US"/>
        </w:rPr>
      </w:pPr>
      <w:r w:rsidRPr="00EA0406">
        <w:rPr>
          <w:lang w:val="en-US"/>
        </w:rPr>
        <w:t xml:space="preserve">Hopfield, J. J. (1982) ‘Neural networks and physical systems with emergent collective computational abilities’, </w:t>
      </w:r>
      <w:r w:rsidRPr="00EA0406">
        <w:rPr>
          <w:i/>
          <w:iCs/>
          <w:lang w:val="en-US"/>
        </w:rPr>
        <w:t>Proceedings of the National Academy of Science USA</w:t>
      </w:r>
      <w:r w:rsidRPr="00EA0406">
        <w:rPr>
          <w:lang w:val="en-US"/>
        </w:rPr>
        <w:t>, 79. Available at: http://www.pnas.org/content/pnas/79/8/2554.full.pdf (Accessed: 11 June 2018).</w:t>
      </w:r>
    </w:p>
    <w:p w:rsidR="00EA0406" w:rsidRPr="00EA0406" w:rsidRDefault="00EA0406" w:rsidP="00EA0406">
      <w:pPr>
        <w:pStyle w:val="Bibliography"/>
        <w:rPr>
          <w:lang w:val="en-US"/>
        </w:rPr>
      </w:pPr>
      <w:r w:rsidRPr="00EA0406">
        <w:rPr>
          <w:i/>
          <w:iCs/>
          <w:lang w:val="en-US"/>
        </w:rPr>
        <w:t>How Met Éireann produces a forecast - Met Éireann - The Irish Meteorological Service</w:t>
      </w:r>
      <w:r w:rsidRPr="00EA0406">
        <w:rPr>
          <w:lang w:val="en-US"/>
        </w:rPr>
        <w:t xml:space="preserve"> (no date). Available at: https://www.met.ie/education/how-met-eireann-produces-a-forecast (Accessed: 21 May 2018).</w:t>
      </w:r>
    </w:p>
    <w:p w:rsidR="00EA0406" w:rsidRPr="00EA0406" w:rsidRDefault="00EA0406" w:rsidP="00EA0406">
      <w:pPr>
        <w:pStyle w:val="Bibliography"/>
        <w:rPr>
          <w:lang w:val="en-US"/>
        </w:rPr>
      </w:pPr>
      <w:r w:rsidRPr="00EA0406">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w:t>
      </w:r>
      <w:r w:rsidRPr="00EA0406">
        <w:rPr>
          <w:lang w:val="en-US"/>
        </w:rPr>
        <w:lastRenderedPageBreak/>
        <w:t>XXX&amp;enrichSource=Y292ZXJQYWdlOzI2NTMxODIzMDtBUzoxNzc1OTU3NDg0NjI1OTNAMTQxOTM1MzUzNDU2MQ%3D%3D&amp;el=1_x_2&amp;_esc=publicationCoverPdf (Accessed: 1 June 2018).</w:t>
      </w:r>
    </w:p>
    <w:p w:rsidR="00EA0406" w:rsidRPr="00EA0406" w:rsidRDefault="00EA0406" w:rsidP="00EA0406">
      <w:pPr>
        <w:pStyle w:val="Bibliography"/>
        <w:rPr>
          <w:lang w:val="en-US"/>
        </w:rPr>
      </w:pPr>
      <w:r w:rsidRPr="00EA0406">
        <w:rPr>
          <w:i/>
          <w:iCs/>
          <w:lang w:val="en-US"/>
        </w:rPr>
        <w:t>Introduction to Boosted Trees — xgboost 0.72 documentation</w:t>
      </w:r>
      <w:r w:rsidRPr="00EA0406">
        <w:rPr>
          <w:lang w:val="en-US"/>
        </w:rPr>
        <w:t xml:space="preserve"> (no date). Available at: https://xgboost.readthedocs.io/en/latest/model.html (Accessed: 16 June 2018).</w:t>
      </w:r>
    </w:p>
    <w:p w:rsidR="00EA0406" w:rsidRPr="00EA0406" w:rsidRDefault="00EA0406" w:rsidP="00EA0406">
      <w:pPr>
        <w:pStyle w:val="Bibliography"/>
        <w:rPr>
          <w:lang w:val="en-US"/>
        </w:rPr>
      </w:pPr>
      <w:r w:rsidRPr="00EA0406">
        <w:rPr>
          <w:lang w:val="en-US"/>
        </w:rPr>
        <w:t xml:space="preserve">James, G. </w:t>
      </w:r>
      <w:r w:rsidRPr="00EA0406">
        <w:rPr>
          <w:i/>
          <w:iCs/>
          <w:lang w:val="en-US"/>
        </w:rPr>
        <w:t>et al.</w:t>
      </w:r>
      <w:r w:rsidRPr="00EA0406">
        <w:rPr>
          <w:lang w:val="en-US"/>
        </w:rPr>
        <w:t xml:space="preserve"> (</w:t>
      </w:r>
      <w:proofErr w:type="spellStart"/>
      <w:r w:rsidRPr="00EA0406">
        <w:rPr>
          <w:lang w:val="en-US"/>
        </w:rPr>
        <w:t>eds</w:t>
      </w:r>
      <w:proofErr w:type="spellEnd"/>
      <w:r w:rsidRPr="00EA0406">
        <w:rPr>
          <w:lang w:val="en-US"/>
        </w:rPr>
        <w:t xml:space="preserve">) (2013) </w:t>
      </w:r>
      <w:r w:rsidRPr="00EA0406">
        <w:rPr>
          <w:i/>
          <w:iCs/>
          <w:lang w:val="en-US"/>
        </w:rPr>
        <w:t>An introduction to statistical learning: with applications in R</w:t>
      </w:r>
      <w:r w:rsidRPr="00EA0406">
        <w:rPr>
          <w:lang w:val="en-US"/>
        </w:rPr>
        <w:t>. New York: Springer (Springer texts in statistics, 103).</w:t>
      </w:r>
    </w:p>
    <w:p w:rsidR="00EA0406" w:rsidRPr="00EA0406" w:rsidRDefault="00EA0406" w:rsidP="00EA0406">
      <w:pPr>
        <w:pStyle w:val="Bibliography"/>
        <w:rPr>
          <w:lang w:val="en-US"/>
        </w:rPr>
      </w:pPr>
      <w:r w:rsidRPr="00EA0406">
        <w:rPr>
          <w:lang w:val="en-US"/>
        </w:rPr>
        <w:t xml:space="preserve">Jan, Z. </w:t>
      </w:r>
      <w:r w:rsidRPr="00EA0406">
        <w:rPr>
          <w:i/>
          <w:iCs/>
          <w:lang w:val="en-US"/>
        </w:rPr>
        <w:t>et al.</w:t>
      </w:r>
      <w:r w:rsidRPr="00EA0406">
        <w:rPr>
          <w:lang w:val="en-US"/>
        </w:rPr>
        <w:t xml:space="preserve"> (2008) ‘Seasonal to Inter-annual Climate Prediction Using Data Mining KNN Technique’, in Hussain, D. M. A. et al. (</w:t>
      </w:r>
      <w:proofErr w:type="spellStart"/>
      <w:r w:rsidRPr="00EA0406">
        <w:rPr>
          <w:lang w:val="en-US"/>
        </w:rPr>
        <w:t>eds</w:t>
      </w:r>
      <w:proofErr w:type="spellEnd"/>
      <w:r w:rsidRPr="00EA0406">
        <w:rPr>
          <w:lang w:val="en-US"/>
        </w:rPr>
        <w:t xml:space="preserve">) </w:t>
      </w:r>
      <w:r w:rsidRPr="00EA0406">
        <w:rPr>
          <w:i/>
          <w:iCs/>
          <w:lang w:val="en-US"/>
        </w:rPr>
        <w:t>Wireless Networks, Information Processing and Systems</w:t>
      </w:r>
      <w:r w:rsidRPr="00EA0406">
        <w:rPr>
          <w:lang w:val="en-US"/>
        </w:rPr>
        <w:t xml:space="preserve">. Berlin, Heidelberg: Springer Berlin Heidelberg, pp. 40–51. </w:t>
      </w:r>
      <w:proofErr w:type="spellStart"/>
      <w:r w:rsidRPr="00EA0406">
        <w:rPr>
          <w:lang w:val="en-US"/>
        </w:rPr>
        <w:t>doi</w:t>
      </w:r>
      <w:proofErr w:type="spellEnd"/>
      <w:r w:rsidRPr="00EA0406">
        <w:rPr>
          <w:lang w:val="en-US"/>
        </w:rPr>
        <w:t>: 10.1007/978-3-540-89853-5_7.</w:t>
      </w:r>
    </w:p>
    <w:p w:rsidR="00EA0406" w:rsidRPr="00EA0406" w:rsidRDefault="00EA0406" w:rsidP="00EA0406">
      <w:pPr>
        <w:pStyle w:val="Bibliography"/>
        <w:rPr>
          <w:lang w:val="en-US"/>
        </w:rPr>
      </w:pPr>
      <w:r w:rsidRPr="00EA0406">
        <w:rPr>
          <w:lang w:val="en-US"/>
        </w:rPr>
        <w:t xml:space="preserve">Jeppesen, J. (2017) </w:t>
      </w:r>
      <w:r w:rsidRPr="00EA0406">
        <w:rPr>
          <w:i/>
          <w:iCs/>
          <w:lang w:val="en-US"/>
        </w:rPr>
        <w:t>Fact sheet: Ensemble weather forecasting</w:t>
      </w:r>
      <w:r w:rsidRPr="00EA0406">
        <w:rPr>
          <w:lang w:val="en-US"/>
        </w:rPr>
        <w:t xml:space="preserve">, </w:t>
      </w:r>
      <w:r w:rsidRPr="00EA0406">
        <w:rPr>
          <w:i/>
          <w:iCs/>
          <w:lang w:val="en-US"/>
        </w:rPr>
        <w:t>ECMWF</w:t>
      </w:r>
      <w:r w:rsidRPr="00EA0406">
        <w:rPr>
          <w:lang w:val="en-US"/>
        </w:rPr>
        <w:t>. Available at: https://www.ecmwf.int/en/about/media-centre/fact-sheet-ensemble-weather-forecasting (Accessed: 28 May 2018).</w:t>
      </w:r>
    </w:p>
    <w:p w:rsidR="00EA0406" w:rsidRPr="00EA0406" w:rsidRDefault="00EA0406" w:rsidP="00EA0406">
      <w:pPr>
        <w:pStyle w:val="Bibliography"/>
        <w:rPr>
          <w:lang w:val="en-US"/>
        </w:rPr>
      </w:pPr>
      <w:r w:rsidRPr="00EA0406">
        <w:rPr>
          <w:lang w:val="en-US"/>
        </w:rPr>
        <w:t xml:space="preserve">Jones, T. (2017) </w:t>
      </w:r>
      <w:r w:rsidRPr="00EA0406">
        <w:rPr>
          <w:i/>
          <w:iCs/>
          <w:lang w:val="en-US"/>
        </w:rPr>
        <w:t>Recurrent neural networks deep dive</w:t>
      </w:r>
      <w:r w:rsidRPr="00EA0406">
        <w:rPr>
          <w:lang w:val="en-US"/>
        </w:rPr>
        <w:t>. Available at: http://www.ibm.com/developerworks/library/cc-cognitive-recurrent-neural-networks/index.html (Accessed: 11 June 2018).</w:t>
      </w:r>
    </w:p>
    <w:p w:rsidR="00EA0406" w:rsidRPr="00EA0406" w:rsidRDefault="00EA0406" w:rsidP="00EA0406">
      <w:pPr>
        <w:pStyle w:val="Bibliography"/>
        <w:rPr>
          <w:lang w:val="en-US"/>
        </w:rPr>
      </w:pPr>
      <w:proofErr w:type="spellStart"/>
      <w:r w:rsidRPr="00EA0406">
        <w:rPr>
          <w:lang w:val="en-US"/>
        </w:rPr>
        <w:t>Kalyankar</w:t>
      </w:r>
      <w:proofErr w:type="spellEnd"/>
      <w:r w:rsidRPr="00EA0406">
        <w:rPr>
          <w:lang w:val="en-US"/>
        </w:rPr>
        <w:t xml:space="preserve">, M. A. and </w:t>
      </w:r>
      <w:proofErr w:type="spellStart"/>
      <w:r w:rsidRPr="00EA0406">
        <w:rPr>
          <w:lang w:val="en-US"/>
        </w:rPr>
        <w:t>Alaspurkar</w:t>
      </w:r>
      <w:proofErr w:type="spellEnd"/>
      <w:r w:rsidRPr="00EA0406">
        <w:rPr>
          <w:lang w:val="en-US"/>
        </w:rPr>
        <w:t xml:space="preserve">, S. J. (2013) ‘Data Mining Technique to </w:t>
      </w:r>
      <w:proofErr w:type="spellStart"/>
      <w:r w:rsidRPr="00EA0406">
        <w:rPr>
          <w:lang w:val="en-US"/>
        </w:rPr>
        <w:t>Analyse</w:t>
      </w:r>
      <w:proofErr w:type="spellEnd"/>
      <w:r w:rsidRPr="00EA0406">
        <w:rPr>
          <w:lang w:val="en-US"/>
        </w:rPr>
        <w:t xml:space="preserve"> the Metrological Data’, </w:t>
      </w:r>
      <w:r w:rsidRPr="00EA0406">
        <w:rPr>
          <w:i/>
          <w:iCs/>
          <w:lang w:val="en-US"/>
        </w:rPr>
        <w:t>International Journal of Advanced Research in Computer Science and Software Engineering</w:t>
      </w:r>
      <w:r w:rsidRPr="00EA0406">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EA0406" w:rsidRPr="00EA0406" w:rsidRDefault="00EA0406" w:rsidP="00EA0406">
      <w:pPr>
        <w:pStyle w:val="Bibliography"/>
        <w:rPr>
          <w:lang w:val="en-US"/>
        </w:rPr>
      </w:pPr>
      <w:proofErr w:type="spellStart"/>
      <w:r w:rsidRPr="00EA0406">
        <w:rPr>
          <w:lang w:val="en-US"/>
        </w:rPr>
        <w:t>Kohail</w:t>
      </w:r>
      <w:proofErr w:type="spellEnd"/>
      <w:r w:rsidRPr="00EA0406">
        <w:rPr>
          <w:lang w:val="en-US"/>
        </w:rPr>
        <w:t>, S. N. and El-</w:t>
      </w:r>
      <w:proofErr w:type="spellStart"/>
      <w:r w:rsidRPr="00EA0406">
        <w:rPr>
          <w:lang w:val="en-US"/>
        </w:rPr>
        <w:t>Halees</w:t>
      </w:r>
      <w:proofErr w:type="spellEnd"/>
      <w:r w:rsidRPr="00EA0406">
        <w:rPr>
          <w:lang w:val="en-US"/>
        </w:rPr>
        <w:t>,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EA0406" w:rsidRPr="00EA0406" w:rsidRDefault="00EA0406" w:rsidP="00EA0406">
      <w:pPr>
        <w:pStyle w:val="Bibliography"/>
        <w:rPr>
          <w:lang w:val="en-US"/>
        </w:rPr>
      </w:pPr>
      <w:proofErr w:type="spellStart"/>
      <w:r w:rsidRPr="00EA0406">
        <w:rPr>
          <w:lang w:val="en-US"/>
        </w:rPr>
        <w:t>Kurniawan</w:t>
      </w:r>
      <w:proofErr w:type="spellEnd"/>
      <w:r w:rsidRPr="00EA0406">
        <w:rPr>
          <w:lang w:val="en-US"/>
        </w:rPr>
        <w:t xml:space="preserve">, A. P., </w:t>
      </w:r>
      <w:proofErr w:type="spellStart"/>
      <w:r w:rsidRPr="00EA0406">
        <w:rPr>
          <w:lang w:val="en-US"/>
        </w:rPr>
        <w:t>Jati</w:t>
      </w:r>
      <w:proofErr w:type="spellEnd"/>
      <w:r w:rsidRPr="00EA0406">
        <w:rPr>
          <w:lang w:val="en-US"/>
        </w:rPr>
        <w:t xml:space="preserve">, A. N. and Azmi, F. (2017) ‘Weather prediction based on fuzzy logic algorithm for supporting general farming automation system’, in. IEEE, pp. 152–157. </w:t>
      </w:r>
      <w:proofErr w:type="spellStart"/>
      <w:r w:rsidRPr="00EA0406">
        <w:rPr>
          <w:lang w:val="en-US"/>
        </w:rPr>
        <w:t>doi</w:t>
      </w:r>
      <w:proofErr w:type="spellEnd"/>
      <w:r w:rsidRPr="00EA0406">
        <w:rPr>
          <w:lang w:val="en-US"/>
        </w:rPr>
        <w:t>: 10.1109/ICA.2017.8068431.</w:t>
      </w:r>
    </w:p>
    <w:p w:rsidR="00EA0406" w:rsidRPr="00EA0406" w:rsidRDefault="00EA0406" w:rsidP="00EA0406">
      <w:pPr>
        <w:pStyle w:val="Bibliography"/>
        <w:rPr>
          <w:lang w:val="en-US"/>
        </w:rPr>
      </w:pPr>
      <w:r w:rsidRPr="00EA0406">
        <w:rPr>
          <w:lang w:val="en-US"/>
        </w:rPr>
        <w:t xml:space="preserve">MACQUEEN, J. (no date) ‘SOME METHODS FOR CLASSIFICATION AND ANALYSIS OF MULTIVARIATE OBSERVATIONS’, </w:t>
      </w:r>
      <w:r w:rsidRPr="00EA0406">
        <w:rPr>
          <w:i/>
          <w:iCs/>
          <w:lang w:val="en-US"/>
        </w:rPr>
        <w:t>MULTIVARIATE OBSERVATIONS</w:t>
      </w:r>
      <w:r w:rsidRPr="00EA0406">
        <w:rPr>
          <w:lang w:val="en-US"/>
        </w:rPr>
        <w:t>, p. 17.</w:t>
      </w:r>
    </w:p>
    <w:p w:rsidR="00EA0406" w:rsidRPr="00EA0406" w:rsidRDefault="00EA0406" w:rsidP="00EA0406">
      <w:pPr>
        <w:pStyle w:val="Bibliography"/>
        <w:rPr>
          <w:lang w:val="en-US"/>
        </w:rPr>
      </w:pPr>
      <w:r w:rsidRPr="00EA0406">
        <w:rPr>
          <w:lang w:val="en-US"/>
        </w:rPr>
        <w:t xml:space="preserve">Maqsood, I., Khan, M. and Abraham, A. (2004) ‘An ensemble of neural networks for weather forecasting’, </w:t>
      </w:r>
      <w:r w:rsidRPr="00EA0406">
        <w:rPr>
          <w:i/>
          <w:iCs/>
          <w:lang w:val="en-US"/>
        </w:rPr>
        <w:t>Neural Computing and Applications</w:t>
      </w:r>
      <w:r w:rsidRPr="00EA0406">
        <w:rPr>
          <w:lang w:val="en-US"/>
        </w:rPr>
        <w:t xml:space="preserve">, 13(2). </w:t>
      </w:r>
      <w:proofErr w:type="spellStart"/>
      <w:r w:rsidRPr="00EA0406">
        <w:rPr>
          <w:lang w:val="en-US"/>
        </w:rPr>
        <w:t>doi</w:t>
      </w:r>
      <w:proofErr w:type="spellEnd"/>
      <w:r w:rsidRPr="00EA0406">
        <w:rPr>
          <w:lang w:val="en-US"/>
        </w:rPr>
        <w:t>: 10.1007/s00521-004-0413-4.</w:t>
      </w:r>
    </w:p>
    <w:p w:rsidR="00EA0406" w:rsidRPr="00EA0406" w:rsidRDefault="00EA0406" w:rsidP="00EA0406">
      <w:pPr>
        <w:pStyle w:val="Bibliography"/>
        <w:rPr>
          <w:lang w:val="en-US"/>
        </w:rPr>
      </w:pPr>
      <w:r w:rsidRPr="00EA0406">
        <w:rPr>
          <w:i/>
          <w:iCs/>
          <w:lang w:val="en-US"/>
        </w:rPr>
        <w:t>Matplotlib: Python plotting — Matplotlib 2.2.2 documentation</w:t>
      </w:r>
      <w:r w:rsidRPr="00EA0406">
        <w:rPr>
          <w:lang w:val="en-US"/>
        </w:rPr>
        <w:t xml:space="preserve"> (no date). Available at: https://matplotlib.org/ (Accessed: 20 June 2018).</w:t>
      </w:r>
    </w:p>
    <w:p w:rsidR="00EA0406" w:rsidRPr="00EA0406" w:rsidRDefault="00EA0406" w:rsidP="00EA0406">
      <w:pPr>
        <w:pStyle w:val="Bibliography"/>
        <w:rPr>
          <w:lang w:val="en-US"/>
        </w:rPr>
      </w:pPr>
      <w:r w:rsidRPr="00EA0406">
        <w:rPr>
          <w:lang w:val="en-US"/>
        </w:rPr>
        <w:lastRenderedPageBreak/>
        <w:t xml:space="preserve">Mazur (2015) ‘A Step by Step Backpropagation Example’, </w:t>
      </w:r>
      <w:r w:rsidRPr="00EA0406">
        <w:rPr>
          <w:i/>
          <w:iCs/>
          <w:lang w:val="en-US"/>
        </w:rPr>
        <w:t>Matt Mazur</w:t>
      </w:r>
      <w:r w:rsidRPr="00EA0406">
        <w:rPr>
          <w:lang w:val="en-US"/>
        </w:rPr>
        <w:t>, 17 March. Available at: https://mattmazur.com/2015/03/17/a-step-by-step-backpropagation-example/ (Accessed: 11 June 2018).</w:t>
      </w:r>
    </w:p>
    <w:p w:rsidR="00EA0406" w:rsidRPr="00EA0406" w:rsidRDefault="00EA0406" w:rsidP="00EA0406">
      <w:pPr>
        <w:pStyle w:val="Bibliography"/>
        <w:rPr>
          <w:lang w:val="en-US"/>
        </w:rPr>
      </w:pPr>
      <w:r w:rsidRPr="00EA0406">
        <w:rPr>
          <w:lang w:val="en-US"/>
        </w:rPr>
        <w:t xml:space="preserve">McCormick, C. (2013) </w:t>
      </w:r>
      <w:r w:rsidRPr="00EA0406">
        <w:rPr>
          <w:i/>
          <w:iCs/>
          <w:lang w:val="en-US"/>
        </w:rPr>
        <w:t>Radial Basis Function Network (RBFN) Tutorial</w:t>
      </w:r>
      <w:r w:rsidRPr="00EA0406">
        <w:rPr>
          <w:lang w:val="en-US"/>
        </w:rPr>
        <w:t>. Available at: http://mccormickml.com/2013/08/15/radial-basis-function-network-rbfn-tutorial/ (Accessed: 11 June 2018).</w:t>
      </w:r>
    </w:p>
    <w:p w:rsidR="00EA0406" w:rsidRPr="00EA0406" w:rsidRDefault="00EA0406" w:rsidP="00EA0406">
      <w:pPr>
        <w:pStyle w:val="Bibliography"/>
        <w:rPr>
          <w:lang w:val="en-US"/>
        </w:rPr>
      </w:pPr>
      <w:r w:rsidRPr="00EA0406">
        <w:rPr>
          <w:lang w:val="en-US"/>
        </w:rPr>
        <w:t xml:space="preserve">McCulloch, W. S. and Pitts, W. (1943) ‘A logical calculus of the ideas immanent in nervous activity’, </w:t>
      </w:r>
      <w:r w:rsidRPr="00EA0406">
        <w:rPr>
          <w:i/>
          <w:iCs/>
          <w:lang w:val="en-US"/>
        </w:rPr>
        <w:t>The bulletin of mathematical biophysics</w:t>
      </w:r>
      <w:r w:rsidRPr="00EA0406">
        <w:rPr>
          <w:lang w:val="en-US"/>
        </w:rPr>
        <w:t xml:space="preserve">, 5(4), pp. 115–133. </w:t>
      </w:r>
      <w:proofErr w:type="spellStart"/>
      <w:r w:rsidRPr="00EA0406">
        <w:rPr>
          <w:lang w:val="en-US"/>
        </w:rPr>
        <w:t>doi</w:t>
      </w:r>
      <w:proofErr w:type="spellEnd"/>
      <w:r w:rsidRPr="00EA0406">
        <w:rPr>
          <w:lang w:val="en-US"/>
        </w:rPr>
        <w:t>: 10.1007/BF02478259.</w:t>
      </w:r>
    </w:p>
    <w:p w:rsidR="00EA0406" w:rsidRPr="00EA0406" w:rsidRDefault="00EA0406" w:rsidP="00EA0406">
      <w:pPr>
        <w:pStyle w:val="Bibliography"/>
        <w:rPr>
          <w:lang w:val="en-US"/>
        </w:rPr>
      </w:pPr>
      <w:r w:rsidRPr="00EA0406">
        <w:rPr>
          <w:lang w:val="en-US"/>
        </w:rPr>
        <w:t>MICHALAKES, J. and VACHHARAJANI, M. (2008) ‘GPU ACCELERATION OF NUMERICAL WEATHER PREDICTION’, p. 18. Available at: http://citeseerx.ist.psu.edu/viewdoc/download?doi=10.1.1.142.5554&amp;rep=rep1&amp;type=pdf (Accessed: 1 June 2018).</w:t>
      </w:r>
    </w:p>
    <w:p w:rsidR="00EA0406" w:rsidRPr="00EA0406" w:rsidRDefault="00EA0406" w:rsidP="00EA0406">
      <w:pPr>
        <w:pStyle w:val="Bibliography"/>
        <w:rPr>
          <w:lang w:val="en-US"/>
        </w:rPr>
      </w:pPr>
      <w:proofErr w:type="spellStart"/>
      <w:r w:rsidRPr="00EA0406">
        <w:rPr>
          <w:lang w:val="en-US"/>
        </w:rPr>
        <w:t>Nagalakshmi</w:t>
      </w:r>
      <w:proofErr w:type="spellEnd"/>
      <w:r w:rsidRPr="00EA0406">
        <w:rPr>
          <w:lang w:val="en-US"/>
        </w:rPr>
        <w:t>, R., Usha, M. and Ramanathan, R. A. N. (2013) ‘International Journal of Advance Research in Computer Science and Management Studies’, p. 9. Available at: http://ijarcsms.com/docs/paper/volume1/SplDecember2013/V1I7-0002.pdf (Accessed: 1 June 2018).</w:t>
      </w:r>
    </w:p>
    <w:p w:rsidR="00EA0406" w:rsidRPr="00EA0406" w:rsidRDefault="00EA0406" w:rsidP="00EA0406">
      <w:pPr>
        <w:pStyle w:val="Bibliography"/>
        <w:rPr>
          <w:lang w:val="en-US"/>
        </w:rPr>
      </w:pPr>
      <w:r w:rsidRPr="00EA0406">
        <w:rPr>
          <w:i/>
          <w:iCs/>
          <w:lang w:val="en-US"/>
        </w:rPr>
        <w:t>Numerical Weather Prediction - Met Éireann - The Irish Meteorological Service</w:t>
      </w:r>
      <w:r w:rsidRPr="00EA0406">
        <w:rPr>
          <w:lang w:val="en-US"/>
        </w:rPr>
        <w:t xml:space="preserve"> (no date). Available at: https://www.met.ie/science/numerical-weather-prediction (Accessed: 28 May 2018).</w:t>
      </w:r>
    </w:p>
    <w:p w:rsidR="00EA0406" w:rsidRPr="00EA0406" w:rsidRDefault="00EA0406" w:rsidP="00EA0406">
      <w:pPr>
        <w:pStyle w:val="Bibliography"/>
        <w:rPr>
          <w:lang w:val="en-US"/>
        </w:rPr>
      </w:pPr>
      <w:proofErr w:type="spellStart"/>
      <w:r w:rsidRPr="00EA0406">
        <w:rPr>
          <w:lang w:val="en-US"/>
        </w:rPr>
        <w:t>Nurunnahar</w:t>
      </w:r>
      <w:proofErr w:type="spellEnd"/>
      <w:r w:rsidRPr="00EA0406">
        <w:rPr>
          <w:lang w:val="en-US"/>
        </w:rPr>
        <w:t xml:space="preserve">, S. </w:t>
      </w:r>
      <w:r w:rsidRPr="00EA0406">
        <w:rPr>
          <w:i/>
          <w:iCs/>
          <w:lang w:val="en-US"/>
        </w:rPr>
        <w:t>et al.</w:t>
      </w:r>
      <w:r w:rsidRPr="00EA0406">
        <w:rPr>
          <w:lang w:val="en-US"/>
        </w:rPr>
        <w:t xml:space="preserve"> (2017) ‘A short term wind speed </w:t>
      </w:r>
      <w:proofErr w:type="spellStart"/>
      <w:r w:rsidRPr="00EA0406">
        <w:rPr>
          <w:lang w:val="en-US"/>
        </w:rPr>
        <w:t>forcasting</w:t>
      </w:r>
      <w:proofErr w:type="spellEnd"/>
      <w:r w:rsidRPr="00EA0406">
        <w:rPr>
          <w:lang w:val="en-US"/>
        </w:rPr>
        <w:t xml:space="preserve"> using SVR and BP-ANN: A comparative analysis’, in </w:t>
      </w:r>
      <w:r w:rsidRPr="00EA0406">
        <w:rPr>
          <w:i/>
          <w:iCs/>
          <w:lang w:val="en-US"/>
        </w:rPr>
        <w:t>2017 20th International Conference of Computer and Information Technology (ICCIT)</w:t>
      </w:r>
      <w:r w:rsidRPr="00EA0406">
        <w:rPr>
          <w:lang w:val="en-US"/>
        </w:rPr>
        <w:t xml:space="preserve">. </w:t>
      </w:r>
      <w:r w:rsidRPr="00EA0406">
        <w:rPr>
          <w:i/>
          <w:iCs/>
          <w:lang w:val="en-US"/>
        </w:rPr>
        <w:t>2017 20th International Conference of Computer and Information Technology (ICCIT)</w:t>
      </w:r>
      <w:r w:rsidRPr="00EA0406">
        <w:rPr>
          <w:lang w:val="en-US"/>
        </w:rPr>
        <w:t xml:space="preserve">, pp. 1–6. </w:t>
      </w:r>
      <w:proofErr w:type="spellStart"/>
      <w:r w:rsidRPr="00EA0406">
        <w:rPr>
          <w:lang w:val="en-US"/>
        </w:rPr>
        <w:t>doi</w:t>
      </w:r>
      <w:proofErr w:type="spellEnd"/>
      <w:r w:rsidRPr="00EA0406">
        <w:rPr>
          <w:lang w:val="en-US"/>
        </w:rPr>
        <w:t>: 10.1109/ICCITECHN.2017.8281802.</w:t>
      </w:r>
    </w:p>
    <w:p w:rsidR="00EA0406" w:rsidRPr="00EA0406" w:rsidRDefault="00EA0406" w:rsidP="00EA0406">
      <w:pPr>
        <w:pStyle w:val="Bibliography"/>
        <w:rPr>
          <w:lang w:val="en-US"/>
        </w:rPr>
      </w:pPr>
      <w:proofErr w:type="spellStart"/>
      <w:r w:rsidRPr="00EA0406">
        <w:rPr>
          <w:lang w:val="en-US"/>
        </w:rPr>
        <w:t>Olaiya</w:t>
      </w:r>
      <w:proofErr w:type="spellEnd"/>
      <w:r w:rsidRPr="00EA0406">
        <w:rPr>
          <w:lang w:val="en-US"/>
        </w:rPr>
        <w:t xml:space="preserve">, F. and Adeyemo, A. B. (2012) ‘Application of Data Mining Techniques in Weather Prediction and Climate Change Studies’, </w:t>
      </w:r>
      <w:r w:rsidRPr="00EA0406">
        <w:rPr>
          <w:i/>
          <w:iCs/>
          <w:lang w:val="en-US"/>
        </w:rPr>
        <w:t>International Journal of Information Engineering and Electronic Business</w:t>
      </w:r>
      <w:r w:rsidRPr="00EA0406">
        <w:rPr>
          <w:lang w:val="en-US"/>
        </w:rPr>
        <w:t xml:space="preserve">, 4(1), pp. 51–59. </w:t>
      </w:r>
      <w:proofErr w:type="spellStart"/>
      <w:r w:rsidRPr="00EA0406">
        <w:rPr>
          <w:lang w:val="en-US"/>
        </w:rPr>
        <w:t>doi</w:t>
      </w:r>
      <w:proofErr w:type="spellEnd"/>
      <w:r w:rsidRPr="00EA0406">
        <w:rPr>
          <w:lang w:val="en-US"/>
        </w:rPr>
        <w:t>: 10.5815/ijieeb.2012.01.07.</w:t>
      </w:r>
    </w:p>
    <w:p w:rsidR="00EA0406" w:rsidRPr="00EA0406" w:rsidRDefault="00EA0406" w:rsidP="00EA0406">
      <w:pPr>
        <w:pStyle w:val="Bibliography"/>
        <w:rPr>
          <w:lang w:val="en-US"/>
        </w:rPr>
      </w:pPr>
      <w:r w:rsidRPr="00EA0406">
        <w:rPr>
          <w:lang w:val="en-US"/>
        </w:rPr>
        <w:t xml:space="preserve">PAL, S. </w:t>
      </w:r>
      <w:r w:rsidRPr="00EA0406">
        <w:rPr>
          <w:i/>
          <w:iCs/>
          <w:lang w:val="en-US"/>
        </w:rPr>
        <w:t>et al.</w:t>
      </w:r>
      <w:r w:rsidRPr="00EA0406">
        <w:rPr>
          <w:lang w:val="en-US"/>
        </w:rPr>
        <w:t xml:space="preserve"> (no date) ‘Short Term Prediction of Atmospheric Temperature using Neural Networks’, p. 1. Available at: http://metnet.imd.gov.in/mausamdocs/15347.pdf (Accessed: 1 June 2018).</w:t>
      </w:r>
    </w:p>
    <w:p w:rsidR="00EA0406" w:rsidRPr="00EA0406" w:rsidRDefault="00EA0406" w:rsidP="00EA0406">
      <w:pPr>
        <w:pStyle w:val="Bibliography"/>
        <w:rPr>
          <w:lang w:val="en-US"/>
        </w:rPr>
      </w:pPr>
      <w:r w:rsidRPr="00EA0406">
        <w:rPr>
          <w:lang w:val="en-US"/>
        </w:rPr>
        <w:t xml:space="preserve">Pandey, A. K., Agrawal, C. P. and Agrawal, M. (2017) ‘A </w:t>
      </w:r>
      <w:proofErr w:type="spellStart"/>
      <w:r w:rsidRPr="00EA0406">
        <w:rPr>
          <w:lang w:val="en-US"/>
        </w:rPr>
        <w:t>hadoop</w:t>
      </w:r>
      <w:proofErr w:type="spellEnd"/>
      <w:r w:rsidRPr="00EA0406">
        <w:rPr>
          <w:lang w:val="en-US"/>
        </w:rPr>
        <w:t xml:space="preserve"> based weather prediction model for classification of weather data’, in. IEEE, pp. 1–5. </w:t>
      </w:r>
      <w:proofErr w:type="spellStart"/>
      <w:r w:rsidRPr="00EA0406">
        <w:rPr>
          <w:lang w:val="en-US"/>
        </w:rPr>
        <w:t>doi</w:t>
      </w:r>
      <w:proofErr w:type="spellEnd"/>
      <w:r w:rsidRPr="00EA0406">
        <w:rPr>
          <w:lang w:val="en-US"/>
        </w:rPr>
        <w:t>: 10.1109/ICECCT.2017.8117862.</w:t>
      </w:r>
    </w:p>
    <w:p w:rsidR="00EA0406" w:rsidRPr="00EA0406" w:rsidRDefault="00EA0406" w:rsidP="00EA0406">
      <w:pPr>
        <w:pStyle w:val="Bibliography"/>
        <w:rPr>
          <w:lang w:val="en-US"/>
        </w:rPr>
      </w:pPr>
      <w:proofErr w:type="spellStart"/>
      <w:r w:rsidRPr="00EA0406">
        <w:rPr>
          <w:lang w:val="en-US"/>
        </w:rPr>
        <w:t>Petre</w:t>
      </w:r>
      <w:proofErr w:type="spellEnd"/>
      <w:r w:rsidRPr="00EA0406">
        <w:rPr>
          <w:lang w:val="en-US"/>
        </w:rPr>
        <w:t>, E. G. (no date) ‘A Decision Tree for Weather Prediction’, p. 6. Available at: http://demo.pohonkeputusan.com/files/A%20Decision%20Tree%20for%20Weather%20Prediction.pdf?i=1 (Accessed: 1 June 2018).</w:t>
      </w:r>
    </w:p>
    <w:p w:rsidR="00EA0406" w:rsidRPr="00EA0406" w:rsidRDefault="00EA0406" w:rsidP="00EA0406">
      <w:pPr>
        <w:pStyle w:val="Bibliography"/>
        <w:rPr>
          <w:lang w:val="en-US"/>
        </w:rPr>
      </w:pPr>
      <w:r w:rsidRPr="00EA0406">
        <w:rPr>
          <w:i/>
          <w:iCs/>
          <w:lang w:val="en-US"/>
        </w:rPr>
        <w:t>Python Data Analysis Library — pandas: Python Data Analysis Library</w:t>
      </w:r>
      <w:r w:rsidRPr="00EA0406">
        <w:rPr>
          <w:lang w:val="en-US"/>
        </w:rPr>
        <w:t xml:space="preserve"> (no date). Available at: https://pandas.pydata.org/ (Accessed: 21 June 2018).</w:t>
      </w:r>
    </w:p>
    <w:p w:rsidR="00EA0406" w:rsidRPr="00EA0406" w:rsidRDefault="00EA0406" w:rsidP="00EA0406">
      <w:pPr>
        <w:pStyle w:val="Bibliography"/>
        <w:rPr>
          <w:lang w:val="en-US"/>
        </w:rPr>
      </w:pPr>
      <w:r w:rsidRPr="00EA0406">
        <w:rPr>
          <w:lang w:val="en-US"/>
        </w:rPr>
        <w:t xml:space="preserve">Qu </w:t>
      </w:r>
      <w:proofErr w:type="spellStart"/>
      <w:r w:rsidRPr="00EA0406">
        <w:rPr>
          <w:lang w:val="en-US"/>
        </w:rPr>
        <w:t>Xiaoyun</w:t>
      </w:r>
      <w:proofErr w:type="spellEnd"/>
      <w:r w:rsidRPr="00EA0406">
        <w:rPr>
          <w:lang w:val="en-US"/>
        </w:rPr>
        <w:t xml:space="preserve"> </w:t>
      </w:r>
      <w:r w:rsidRPr="00EA0406">
        <w:rPr>
          <w:i/>
          <w:iCs/>
          <w:lang w:val="en-US"/>
        </w:rPr>
        <w:t>et al.</w:t>
      </w:r>
      <w:r w:rsidRPr="00EA0406">
        <w:rPr>
          <w:lang w:val="en-US"/>
        </w:rPr>
        <w:t xml:space="preserve"> (2016) ‘Short-term prediction of wind power based on deep Long Short-Term Memory’, in. IEEE, pp. 1148–1152. </w:t>
      </w:r>
      <w:proofErr w:type="spellStart"/>
      <w:r w:rsidRPr="00EA0406">
        <w:rPr>
          <w:lang w:val="en-US"/>
        </w:rPr>
        <w:t>doi</w:t>
      </w:r>
      <w:proofErr w:type="spellEnd"/>
      <w:r w:rsidRPr="00EA0406">
        <w:rPr>
          <w:lang w:val="en-US"/>
        </w:rPr>
        <w:t>: 10.1109/APPEEC.2016.7779672.</w:t>
      </w:r>
    </w:p>
    <w:p w:rsidR="00EA0406" w:rsidRPr="00EA0406" w:rsidRDefault="00EA0406" w:rsidP="00EA0406">
      <w:pPr>
        <w:pStyle w:val="Bibliography"/>
        <w:rPr>
          <w:lang w:val="en-US"/>
        </w:rPr>
      </w:pPr>
      <w:r w:rsidRPr="00EA0406">
        <w:rPr>
          <w:lang w:val="en-US"/>
        </w:rPr>
        <w:lastRenderedPageBreak/>
        <w:t xml:space="preserve">Radhika, Y. and Shashi, M. (2009) ‘Atmospheric Temperature Prediction using Support Vector Machines’, </w:t>
      </w:r>
      <w:r w:rsidRPr="00EA0406">
        <w:rPr>
          <w:i/>
          <w:iCs/>
          <w:lang w:val="en-US"/>
        </w:rPr>
        <w:t>International Journal of Computer Theory and Engineering</w:t>
      </w:r>
      <w:r w:rsidRPr="00EA0406">
        <w:rPr>
          <w:lang w:val="en-US"/>
        </w:rPr>
        <w:t xml:space="preserve">, pp. 55–58. </w:t>
      </w:r>
      <w:proofErr w:type="spellStart"/>
      <w:r w:rsidRPr="00EA0406">
        <w:rPr>
          <w:lang w:val="en-US"/>
        </w:rPr>
        <w:t>doi</w:t>
      </w:r>
      <w:proofErr w:type="spellEnd"/>
      <w:r w:rsidRPr="00EA0406">
        <w:rPr>
          <w:lang w:val="en-US"/>
        </w:rPr>
        <w:t>: 10.7763/</w:t>
      </w:r>
      <w:proofErr w:type="gramStart"/>
      <w:r w:rsidRPr="00EA0406">
        <w:rPr>
          <w:lang w:val="en-US"/>
        </w:rPr>
        <w:t>IJCTE.2009.V</w:t>
      </w:r>
      <w:proofErr w:type="gramEnd"/>
      <w:r w:rsidRPr="00EA0406">
        <w:rPr>
          <w:lang w:val="en-US"/>
        </w:rPr>
        <w:t>1.9.</w:t>
      </w:r>
    </w:p>
    <w:p w:rsidR="00EA0406" w:rsidRPr="00EA0406" w:rsidRDefault="00EA0406" w:rsidP="00EA0406">
      <w:pPr>
        <w:pStyle w:val="Bibliography"/>
        <w:rPr>
          <w:lang w:val="en-US"/>
        </w:rPr>
      </w:pPr>
      <w:proofErr w:type="spellStart"/>
      <w:r w:rsidRPr="00EA0406">
        <w:rPr>
          <w:lang w:val="en-US"/>
        </w:rPr>
        <w:t>Saha</w:t>
      </w:r>
      <w:proofErr w:type="spellEnd"/>
      <w:r w:rsidRPr="00EA0406">
        <w:rPr>
          <w:lang w:val="en-US"/>
        </w:rPr>
        <w:t xml:space="preserve">, G. and Chauhan, N. (2017) ‘Numerical weather prediction using nonlinear auto regressive network for the Manaus region, Brazil’, in. IEEE, pp. 1–4. </w:t>
      </w:r>
      <w:proofErr w:type="spellStart"/>
      <w:r w:rsidRPr="00EA0406">
        <w:rPr>
          <w:lang w:val="en-US"/>
        </w:rPr>
        <w:t>doi</w:t>
      </w:r>
      <w:proofErr w:type="spellEnd"/>
      <w:r w:rsidRPr="00EA0406">
        <w:rPr>
          <w:lang w:val="en-US"/>
        </w:rPr>
        <w:t>: 10.1109/IPACT.2017.8245061.</w:t>
      </w:r>
    </w:p>
    <w:p w:rsidR="00EA0406" w:rsidRPr="00EA0406" w:rsidRDefault="00EA0406" w:rsidP="00EA0406">
      <w:pPr>
        <w:pStyle w:val="Bibliography"/>
        <w:rPr>
          <w:lang w:val="en-US"/>
        </w:rPr>
      </w:pPr>
      <w:proofErr w:type="spellStart"/>
      <w:r w:rsidRPr="00EA0406">
        <w:rPr>
          <w:lang w:val="en-US"/>
        </w:rPr>
        <w:t>Salzberg</w:t>
      </w:r>
      <w:proofErr w:type="spellEnd"/>
      <w:r w:rsidRPr="00EA0406">
        <w:rPr>
          <w:lang w:val="en-US"/>
        </w:rPr>
        <w:t xml:space="preserve">, S. and Segre, A. (1994) ‘Review of C4.5: Programs for Machine Learning by J. Ross Quinlan.’, </w:t>
      </w:r>
      <w:r w:rsidRPr="00EA0406">
        <w:rPr>
          <w:i/>
          <w:iCs/>
          <w:lang w:val="en-US"/>
        </w:rPr>
        <w:t>Machine Learning - ML</w:t>
      </w:r>
      <w:r w:rsidRPr="00EA0406">
        <w:rPr>
          <w:lang w:val="en-US"/>
        </w:rPr>
        <w:t xml:space="preserve">, 16, pp. 235–240. </w:t>
      </w:r>
      <w:proofErr w:type="spellStart"/>
      <w:r w:rsidRPr="00EA0406">
        <w:rPr>
          <w:lang w:val="en-US"/>
        </w:rPr>
        <w:t>doi</w:t>
      </w:r>
      <w:proofErr w:type="spellEnd"/>
      <w:r w:rsidRPr="00EA0406">
        <w:rPr>
          <w:lang w:val="en-US"/>
        </w:rPr>
        <w:t>: 10.1007/BF00993309.</w:t>
      </w:r>
    </w:p>
    <w:p w:rsidR="00EA0406" w:rsidRPr="00EA0406" w:rsidRDefault="00EA0406" w:rsidP="00EA0406">
      <w:pPr>
        <w:pStyle w:val="Bibliography"/>
        <w:rPr>
          <w:lang w:val="en-US"/>
        </w:rPr>
      </w:pPr>
      <w:r w:rsidRPr="00EA0406">
        <w:rPr>
          <w:lang w:val="en-US"/>
        </w:rPr>
        <w:t xml:space="preserve">Sanusi, U. and </w:t>
      </w:r>
      <w:proofErr w:type="spellStart"/>
      <w:r w:rsidRPr="00EA0406">
        <w:rPr>
          <w:lang w:val="en-US"/>
        </w:rPr>
        <w:t>Corne</w:t>
      </w:r>
      <w:proofErr w:type="spellEnd"/>
      <w:r w:rsidRPr="00EA0406">
        <w:rPr>
          <w:lang w:val="en-US"/>
        </w:rPr>
        <w:t xml:space="preserve">, D. (2015) ‘Feature selection for accurate short-term forecasting of local wind-speed’, in </w:t>
      </w:r>
      <w:r w:rsidRPr="00EA0406">
        <w:rPr>
          <w:i/>
          <w:iCs/>
          <w:lang w:val="en-US"/>
        </w:rPr>
        <w:t>2015 IEEE 8th International Workshop on Computational Intelligence and Applications (IWCIA)</w:t>
      </w:r>
      <w:r w:rsidRPr="00EA0406">
        <w:rPr>
          <w:lang w:val="en-US"/>
        </w:rPr>
        <w:t xml:space="preserve">. </w:t>
      </w:r>
      <w:r w:rsidRPr="00EA0406">
        <w:rPr>
          <w:i/>
          <w:iCs/>
          <w:lang w:val="en-US"/>
        </w:rPr>
        <w:t>2015 IEEE 8th International Workshop on Computational Intelligence and Applications (IWCIA)</w:t>
      </w:r>
      <w:r w:rsidRPr="00EA0406">
        <w:rPr>
          <w:lang w:val="en-US"/>
        </w:rPr>
        <w:t xml:space="preserve">, pp. 121–126. </w:t>
      </w:r>
      <w:proofErr w:type="spellStart"/>
      <w:r w:rsidRPr="00EA0406">
        <w:rPr>
          <w:lang w:val="en-US"/>
        </w:rPr>
        <w:t>doi</w:t>
      </w:r>
      <w:proofErr w:type="spellEnd"/>
      <w:r w:rsidRPr="00EA0406">
        <w:rPr>
          <w:lang w:val="en-US"/>
        </w:rPr>
        <w:t>: 10.1109/IWCIA.2015.7449474.</w:t>
      </w:r>
    </w:p>
    <w:p w:rsidR="00EA0406" w:rsidRPr="00EA0406" w:rsidRDefault="00EA0406" w:rsidP="00EA0406">
      <w:pPr>
        <w:pStyle w:val="Bibliography"/>
        <w:rPr>
          <w:lang w:val="en-US"/>
        </w:rPr>
      </w:pPr>
      <w:r w:rsidRPr="00EA0406">
        <w:rPr>
          <w:i/>
          <w:iCs/>
          <w:lang w:val="en-US"/>
        </w:rPr>
        <w:t>seaborn: statistical data visualization — seaborn 0.8.1 documentation</w:t>
      </w:r>
      <w:r w:rsidRPr="00EA0406">
        <w:rPr>
          <w:lang w:val="en-US"/>
        </w:rPr>
        <w:t xml:space="preserve"> (no date). Available at: https://seaborn.pydata.org/ (Accessed: 20 June 2018).</w:t>
      </w:r>
    </w:p>
    <w:p w:rsidR="00EA0406" w:rsidRPr="00EA0406" w:rsidRDefault="00EA0406" w:rsidP="00EA0406">
      <w:pPr>
        <w:pStyle w:val="Bibliography"/>
        <w:rPr>
          <w:lang w:val="en-US"/>
        </w:rPr>
      </w:pPr>
      <w:r w:rsidRPr="00EA0406">
        <w:rPr>
          <w:lang w:val="en-US"/>
        </w:rPr>
        <w:t xml:space="preserve">Sharma, A., Chaturvedi, S. and </w:t>
      </w:r>
      <w:proofErr w:type="spellStart"/>
      <w:r w:rsidRPr="00EA0406">
        <w:rPr>
          <w:lang w:val="en-US"/>
        </w:rPr>
        <w:t>Gour</w:t>
      </w:r>
      <w:proofErr w:type="spellEnd"/>
      <w:r w:rsidRPr="00EA0406">
        <w:rPr>
          <w:lang w:val="en-US"/>
        </w:rPr>
        <w:t xml:space="preserve">, B. (2014) ‘A Semi- Supervised Technique for Weather Condition Prediction using DBSCAN and KNN’, </w:t>
      </w:r>
      <w:r w:rsidRPr="00EA0406">
        <w:rPr>
          <w:i/>
          <w:iCs/>
          <w:lang w:val="en-US"/>
        </w:rPr>
        <w:t>International Journal of Computer Applications</w:t>
      </w:r>
      <w:r w:rsidRPr="00EA0406">
        <w:rPr>
          <w:lang w:val="en-US"/>
        </w:rPr>
        <w:t xml:space="preserve">, 95(10), pp. 21–26. </w:t>
      </w:r>
      <w:proofErr w:type="spellStart"/>
      <w:r w:rsidRPr="00EA0406">
        <w:rPr>
          <w:lang w:val="en-US"/>
        </w:rPr>
        <w:t>doi</w:t>
      </w:r>
      <w:proofErr w:type="spellEnd"/>
      <w:r w:rsidRPr="00EA0406">
        <w:rPr>
          <w:lang w:val="en-US"/>
        </w:rPr>
        <w:t>: 10.5120/16631-6500.</w:t>
      </w:r>
    </w:p>
    <w:p w:rsidR="00EA0406" w:rsidRPr="00EA0406" w:rsidRDefault="00EA0406" w:rsidP="00EA0406">
      <w:pPr>
        <w:pStyle w:val="Bibliography"/>
        <w:rPr>
          <w:lang w:val="en-US"/>
        </w:rPr>
      </w:pPr>
      <w:proofErr w:type="spellStart"/>
      <w:r w:rsidRPr="00EA0406">
        <w:rPr>
          <w:lang w:val="en-US"/>
        </w:rPr>
        <w:t>Shonk</w:t>
      </w:r>
      <w:proofErr w:type="spellEnd"/>
      <w:r w:rsidRPr="00EA0406">
        <w:rPr>
          <w:lang w:val="en-US"/>
        </w:rPr>
        <w:t xml:space="preserve">, J. (2013) </w:t>
      </w:r>
      <w:r w:rsidRPr="00EA0406">
        <w:rPr>
          <w:i/>
          <w:iCs/>
          <w:lang w:val="en-US"/>
        </w:rPr>
        <w:t>Introducing Meteorology</w:t>
      </w:r>
      <w:r w:rsidRPr="00EA0406">
        <w:rPr>
          <w:lang w:val="en-US"/>
        </w:rPr>
        <w:t>. First. Dunedin.</w:t>
      </w:r>
    </w:p>
    <w:p w:rsidR="00EA0406" w:rsidRPr="00EA0406" w:rsidRDefault="00EA0406" w:rsidP="00EA0406">
      <w:pPr>
        <w:pStyle w:val="Bibliography"/>
        <w:rPr>
          <w:lang w:val="en-US"/>
        </w:rPr>
      </w:pPr>
      <w:r w:rsidRPr="00EA0406">
        <w:rPr>
          <w:lang w:val="en-US"/>
        </w:rPr>
        <w:t>Shuman, F. G. (1978) ‘Numerical weather Prediction’, 59(1), p. 13. Available at: https://journals.ametsoc.org/doi/pdf/10.1175/1520-0477%281978%29059%3C0005%3ANWP%3E2.0.CO%3B2 (Accessed: 1 June 2018).</w:t>
      </w:r>
    </w:p>
    <w:p w:rsidR="00EA0406" w:rsidRPr="00EA0406" w:rsidRDefault="00EA0406" w:rsidP="00EA0406">
      <w:pPr>
        <w:pStyle w:val="Bibliography"/>
        <w:rPr>
          <w:lang w:val="en-US"/>
        </w:rPr>
      </w:pPr>
      <w:r w:rsidRPr="00EA0406">
        <w:rPr>
          <w:lang w:val="en-US"/>
        </w:rPr>
        <w:t xml:space="preserve">Sivakumar, M. (2006) ‘Climate prediction and agriculture: current status and future challenges’, </w:t>
      </w:r>
      <w:r w:rsidRPr="00EA0406">
        <w:rPr>
          <w:i/>
          <w:iCs/>
          <w:lang w:val="en-US"/>
        </w:rPr>
        <w:t>Climate Research</w:t>
      </w:r>
      <w:r w:rsidRPr="00EA0406">
        <w:rPr>
          <w:lang w:val="en-US"/>
        </w:rPr>
        <w:t xml:space="preserve">, 33, pp. 3–17. </w:t>
      </w:r>
      <w:proofErr w:type="spellStart"/>
      <w:r w:rsidRPr="00EA0406">
        <w:rPr>
          <w:lang w:val="en-US"/>
        </w:rPr>
        <w:t>doi</w:t>
      </w:r>
      <w:proofErr w:type="spellEnd"/>
      <w:r w:rsidRPr="00EA0406">
        <w:rPr>
          <w:lang w:val="en-US"/>
        </w:rPr>
        <w:t>: 10.3354/cr033003.</w:t>
      </w:r>
    </w:p>
    <w:p w:rsidR="00EA0406" w:rsidRPr="00EA0406" w:rsidRDefault="00EA0406" w:rsidP="00EA0406">
      <w:pPr>
        <w:pStyle w:val="Bibliography"/>
        <w:rPr>
          <w:lang w:val="en-US"/>
        </w:rPr>
      </w:pPr>
      <w:proofErr w:type="spellStart"/>
      <w:proofErr w:type="gramStart"/>
      <w:r w:rsidRPr="00EA0406">
        <w:rPr>
          <w:i/>
          <w:iCs/>
          <w:lang w:val="en-US"/>
        </w:rPr>
        <w:t>sklearn.preprocessing</w:t>
      </w:r>
      <w:proofErr w:type="gramEnd"/>
      <w:r w:rsidRPr="00EA0406">
        <w:rPr>
          <w:i/>
          <w:iCs/>
          <w:lang w:val="en-US"/>
        </w:rPr>
        <w:t>.StandardScaler</w:t>
      </w:r>
      <w:proofErr w:type="spellEnd"/>
      <w:r w:rsidRPr="00EA0406">
        <w:rPr>
          <w:i/>
          <w:iCs/>
          <w:lang w:val="en-US"/>
        </w:rPr>
        <w:t xml:space="preserve"> — </w:t>
      </w:r>
      <w:proofErr w:type="spellStart"/>
      <w:r w:rsidRPr="00EA0406">
        <w:rPr>
          <w:i/>
          <w:iCs/>
          <w:lang w:val="en-US"/>
        </w:rPr>
        <w:t>scikit</w:t>
      </w:r>
      <w:proofErr w:type="spellEnd"/>
      <w:r w:rsidRPr="00EA0406">
        <w:rPr>
          <w:i/>
          <w:iCs/>
          <w:lang w:val="en-US"/>
        </w:rPr>
        <w:t>-learn 0.19.1 documentation</w:t>
      </w:r>
      <w:r w:rsidRPr="00EA0406">
        <w:rPr>
          <w:lang w:val="en-US"/>
        </w:rPr>
        <w:t xml:space="preserve"> (no date). Available at: http://scikit-learn.org/stable/modules/generated/sklearn.preprocessing.StandardScaler.html (Accessed: 7 June 2018).</w:t>
      </w:r>
    </w:p>
    <w:p w:rsidR="00EA0406" w:rsidRPr="00EA0406" w:rsidRDefault="00EA0406" w:rsidP="00EA0406">
      <w:pPr>
        <w:pStyle w:val="Bibliography"/>
        <w:rPr>
          <w:lang w:val="en-US"/>
        </w:rPr>
      </w:pPr>
      <w:proofErr w:type="spellStart"/>
      <w:r w:rsidRPr="00EA0406">
        <w:rPr>
          <w:lang w:val="en-US"/>
        </w:rPr>
        <w:t>Talib</w:t>
      </w:r>
      <w:proofErr w:type="spellEnd"/>
      <w:r w:rsidRPr="00EA0406">
        <w:rPr>
          <w:lang w:val="en-US"/>
        </w:rPr>
        <w:t xml:space="preserve">, M. R. </w:t>
      </w:r>
      <w:r w:rsidRPr="00EA0406">
        <w:rPr>
          <w:i/>
          <w:iCs/>
          <w:lang w:val="en-US"/>
        </w:rPr>
        <w:t>et al.</w:t>
      </w:r>
      <w:r w:rsidRPr="00EA0406">
        <w:rPr>
          <w:lang w:val="en-US"/>
        </w:rPr>
        <w:t xml:space="preserve"> (2017) ‘Application of Data Mining Techniques in Weather Data Analysis’, 17(6), p. 7. Available at: http://paper.ijcsns.org/07_book/201706/20170604.pdf (Accessed: 1 June 2018).</w:t>
      </w:r>
    </w:p>
    <w:p w:rsidR="00EA0406" w:rsidRPr="00EA0406" w:rsidRDefault="00EA0406" w:rsidP="00EA0406">
      <w:pPr>
        <w:pStyle w:val="Bibliography"/>
        <w:rPr>
          <w:lang w:val="en-US"/>
        </w:rPr>
      </w:pPr>
      <w:r w:rsidRPr="00EA0406">
        <w:rPr>
          <w:i/>
          <w:iCs/>
          <w:lang w:val="en-US"/>
        </w:rPr>
        <w:t>Temperatures - Dry Bulb/Web Bulb/Dew Point</w:t>
      </w:r>
      <w:r w:rsidRPr="00EA0406">
        <w:rPr>
          <w:lang w:val="en-US"/>
        </w:rPr>
        <w:t xml:space="preserve"> (no date). Available at: https://www.weather.gov/source/zhu/ZHU_Training_Page/definitions/dry_wet_bulb_definition/dry_wet_bulb.html (Accessed: 15 June 2018).</w:t>
      </w:r>
    </w:p>
    <w:p w:rsidR="00EA0406" w:rsidRPr="00EA0406" w:rsidRDefault="00EA0406" w:rsidP="00EA0406">
      <w:pPr>
        <w:pStyle w:val="Bibliography"/>
        <w:rPr>
          <w:lang w:val="en-US"/>
        </w:rPr>
      </w:pPr>
      <w:r w:rsidRPr="00EA0406">
        <w:rPr>
          <w:lang w:val="en-US"/>
        </w:rPr>
        <w:t xml:space="preserve">Wang, Z. and Sheng, H. (2010) ‘Rainfall Prediction Using Generalized Regression Neural Network: Case Study Zhengzhou’, in. IEEE, pp. 1265–1268. </w:t>
      </w:r>
      <w:proofErr w:type="spellStart"/>
      <w:r w:rsidRPr="00EA0406">
        <w:rPr>
          <w:lang w:val="en-US"/>
        </w:rPr>
        <w:t>doi</w:t>
      </w:r>
      <w:proofErr w:type="spellEnd"/>
      <w:r w:rsidRPr="00EA0406">
        <w:rPr>
          <w:lang w:val="en-US"/>
        </w:rPr>
        <w:t>: 10.1109/ICCIS.2010.312.</w:t>
      </w:r>
    </w:p>
    <w:p w:rsidR="00EA0406" w:rsidRPr="00EA0406" w:rsidRDefault="00EA0406" w:rsidP="00EA0406">
      <w:pPr>
        <w:pStyle w:val="Bibliography"/>
        <w:rPr>
          <w:lang w:val="en-US"/>
        </w:rPr>
      </w:pPr>
      <w:r w:rsidRPr="00EA0406">
        <w:rPr>
          <w:i/>
          <w:iCs/>
          <w:lang w:val="en-US"/>
        </w:rPr>
        <w:t>Water Vapour - Met Éireann - The Irish Meteorological Service</w:t>
      </w:r>
      <w:r w:rsidRPr="00EA0406">
        <w:rPr>
          <w:lang w:val="en-US"/>
        </w:rPr>
        <w:t xml:space="preserve"> (no date). Available at: https://www.met.ie/climate/what-we-measure/water-vapour (Accessed: 16 June 2018).</w:t>
      </w:r>
    </w:p>
    <w:p w:rsidR="00EA0406" w:rsidRPr="00EA0406" w:rsidRDefault="00EA0406" w:rsidP="00EA0406">
      <w:pPr>
        <w:pStyle w:val="Bibliography"/>
        <w:rPr>
          <w:lang w:val="en-US"/>
        </w:rPr>
      </w:pPr>
      <w:r w:rsidRPr="00EA0406">
        <w:rPr>
          <w:i/>
          <w:iCs/>
          <w:lang w:val="en-US"/>
        </w:rPr>
        <w:lastRenderedPageBreak/>
        <w:t>Weather Questions &amp; Answers</w:t>
      </w:r>
      <w:r w:rsidRPr="00EA0406">
        <w:rPr>
          <w:lang w:val="en-US"/>
        </w:rPr>
        <w:t xml:space="preserve"> (2012) </w:t>
      </w:r>
      <w:r w:rsidRPr="00EA0406">
        <w:rPr>
          <w:i/>
          <w:iCs/>
          <w:lang w:val="en-US"/>
        </w:rPr>
        <w:t>Weather Questions</w:t>
      </w:r>
      <w:r w:rsidRPr="00EA0406">
        <w:rPr>
          <w:lang w:val="en-US"/>
        </w:rPr>
        <w:t>. Available at: http://www.weatherquestions.com (Accessed: 15 June 2018).</w:t>
      </w:r>
    </w:p>
    <w:p w:rsidR="00A56787" w:rsidRPr="00087605" w:rsidRDefault="0036000E" w:rsidP="00A56787">
      <w:pPr>
        <w:pStyle w:val="Heading1"/>
        <w:spacing w:line="360" w:lineRule="auto"/>
        <w:jc w:val="both"/>
        <w:rPr>
          <w:rFonts w:ascii="Times New Roman" w:hAnsi="Times New Roman" w:cs="Times New Roman"/>
          <w:sz w:val="28"/>
          <w:szCs w:val="28"/>
        </w:rPr>
      </w:pPr>
      <w:r w:rsidRPr="00192D42">
        <w:fldChar w:fldCharType="end"/>
      </w:r>
      <w:r w:rsidR="00A56787" w:rsidRPr="00A56787">
        <w:rPr>
          <w:rFonts w:ascii="Times New Roman" w:hAnsi="Times New Roman" w:cs="Times New Roman"/>
          <w:sz w:val="28"/>
          <w:szCs w:val="28"/>
        </w:rPr>
        <w:t xml:space="preserve"> </w:t>
      </w:r>
      <w:bookmarkStart w:id="38" w:name="_Toc517876379"/>
      <w:r w:rsidR="00A56787">
        <w:rPr>
          <w:rFonts w:ascii="Times New Roman" w:hAnsi="Times New Roman" w:cs="Times New Roman"/>
          <w:sz w:val="28"/>
          <w:szCs w:val="28"/>
        </w:rPr>
        <w:t>Appendix</w:t>
      </w:r>
      <w:bookmarkEnd w:id="38"/>
    </w:p>
    <w:p w:rsidR="00400E30" w:rsidRPr="00DC0418" w:rsidRDefault="00400E30" w:rsidP="00BB0DE7">
      <w:pPr>
        <w:spacing w:line="360" w:lineRule="auto"/>
        <w:jc w:val="both"/>
      </w:pPr>
    </w:p>
    <w:sectPr w:rsidR="00400E30" w:rsidRPr="00DC0418" w:rsidSect="0085255E">
      <w:footerReference w:type="even" r:id="rId15"/>
      <w:footerReference w:type="default" r:id="rId16"/>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49E4" w:rsidRDefault="00F649E4" w:rsidP="00362737">
      <w:r>
        <w:separator/>
      </w:r>
    </w:p>
  </w:endnote>
  <w:endnote w:type="continuationSeparator" w:id="0">
    <w:p w:rsidR="00F649E4" w:rsidRDefault="00F649E4"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8C4203" w:rsidRDefault="008C4203"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C4203" w:rsidRDefault="008C4203"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8C4203" w:rsidRDefault="008C4203"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C4203" w:rsidRDefault="008C4203"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49E4" w:rsidRDefault="00F649E4" w:rsidP="00362737">
      <w:r>
        <w:separator/>
      </w:r>
    </w:p>
  </w:footnote>
  <w:footnote w:type="continuationSeparator" w:id="0">
    <w:p w:rsidR="00F649E4" w:rsidRDefault="00F649E4"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4B0B"/>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45C"/>
    <w:rsid w:val="000A053D"/>
    <w:rsid w:val="000A59A0"/>
    <w:rsid w:val="000B1638"/>
    <w:rsid w:val="000B2F84"/>
    <w:rsid w:val="000B3B94"/>
    <w:rsid w:val="000B563F"/>
    <w:rsid w:val="000B757A"/>
    <w:rsid w:val="000C3071"/>
    <w:rsid w:val="000C40A1"/>
    <w:rsid w:val="000C58CE"/>
    <w:rsid w:val="000D58FF"/>
    <w:rsid w:val="000E1D00"/>
    <w:rsid w:val="000E53B4"/>
    <w:rsid w:val="000E655C"/>
    <w:rsid w:val="000F266C"/>
    <w:rsid w:val="000F26E6"/>
    <w:rsid w:val="000F3487"/>
    <w:rsid w:val="000F6EB4"/>
    <w:rsid w:val="00100366"/>
    <w:rsid w:val="00100DC1"/>
    <w:rsid w:val="00101733"/>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1F0"/>
    <w:rsid w:val="00174BB6"/>
    <w:rsid w:val="00174DB4"/>
    <w:rsid w:val="00175441"/>
    <w:rsid w:val="00175ED1"/>
    <w:rsid w:val="0017713B"/>
    <w:rsid w:val="00186F49"/>
    <w:rsid w:val="0019100E"/>
    <w:rsid w:val="0019140A"/>
    <w:rsid w:val="001928BF"/>
    <w:rsid w:val="00192D42"/>
    <w:rsid w:val="00193C11"/>
    <w:rsid w:val="00197A6A"/>
    <w:rsid w:val="001A1724"/>
    <w:rsid w:val="001A17BC"/>
    <w:rsid w:val="001A4125"/>
    <w:rsid w:val="001A4C6B"/>
    <w:rsid w:val="001A767E"/>
    <w:rsid w:val="001B13F5"/>
    <w:rsid w:val="001B1558"/>
    <w:rsid w:val="001B239C"/>
    <w:rsid w:val="001B41E8"/>
    <w:rsid w:val="001B5B19"/>
    <w:rsid w:val="001B754B"/>
    <w:rsid w:val="001C4EDD"/>
    <w:rsid w:val="001C5D35"/>
    <w:rsid w:val="001D46CD"/>
    <w:rsid w:val="001D6685"/>
    <w:rsid w:val="001E0FF9"/>
    <w:rsid w:val="001E4D13"/>
    <w:rsid w:val="001E509A"/>
    <w:rsid w:val="001F524F"/>
    <w:rsid w:val="0020533E"/>
    <w:rsid w:val="002063F2"/>
    <w:rsid w:val="00213268"/>
    <w:rsid w:val="00225FA9"/>
    <w:rsid w:val="0022647C"/>
    <w:rsid w:val="00235687"/>
    <w:rsid w:val="00236619"/>
    <w:rsid w:val="00237066"/>
    <w:rsid w:val="0023722B"/>
    <w:rsid w:val="0024167A"/>
    <w:rsid w:val="002421EE"/>
    <w:rsid w:val="002434FC"/>
    <w:rsid w:val="002451E1"/>
    <w:rsid w:val="00246658"/>
    <w:rsid w:val="00251DAB"/>
    <w:rsid w:val="00252D57"/>
    <w:rsid w:val="002539C8"/>
    <w:rsid w:val="00257B3E"/>
    <w:rsid w:val="00261C8F"/>
    <w:rsid w:val="00264E26"/>
    <w:rsid w:val="00271284"/>
    <w:rsid w:val="0027359B"/>
    <w:rsid w:val="00276383"/>
    <w:rsid w:val="00276F3B"/>
    <w:rsid w:val="00280791"/>
    <w:rsid w:val="0028190D"/>
    <w:rsid w:val="0028229A"/>
    <w:rsid w:val="0028656C"/>
    <w:rsid w:val="002865BB"/>
    <w:rsid w:val="00291891"/>
    <w:rsid w:val="00293B51"/>
    <w:rsid w:val="002944E5"/>
    <w:rsid w:val="00294CB1"/>
    <w:rsid w:val="00294D59"/>
    <w:rsid w:val="002A21EB"/>
    <w:rsid w:val="002A238E"/>
    <w:rsid w:val="002A4CD8"/>
    <w:rsid w:val="002B1C68"/>
    <w:rsid w:val="002B4904"/>
    <w:rsid w:val="002B615B"/>
    <w:rsid w:val="002C45D5"/>
    <w:rsid w:val="002E3672"/>
    <w:rsid w:val="002E4F1D"/>
    <w:rsid w:val="002E52E5"/>
    <w:rsid w:val="002E5B11"/>
    <w:rsid w:val="002E5B12"/>
    <w:rsid w:val="002E7138"/>
    <w:rsid w:val="002F0618"/>
    <w:rsid w:val="002F0A34"/>
    <w:rsid w:val="002F2344"/>
    <w:rsid w:val="002F38D3"/>
    <w:rsid w:val="002F3FD9"/>
    <w:rsid w:val="002F64FD"/>
    <w:rsid w:val="00300FA2"/>
    <w:rsid w:val="003010E9"/>
    <w:rsid w:val="00301E16"/>
    <w:rsid w:val="0030226A"/>
    <w:rsid w:val="003066A4"/>
    <w:rsid w:val="0031004B"/>
    <w:rsid w:val="00310FC1"/>
    <w:rsid w:val="00316D12"/>
    <w:rsid w:val="00317086"/>
    <w:rsid w:val="003208BC"/>
    <w:rsid w:val="00322375"/>
    <w:rsid w:val="00327187"/>
    <w:rsid w:val="003308E5"/>
    <w:rsid w:val="00332BD1"/>
    <w:rsid w:val="00342659"/>
    <w:rsid w:val="00342E47"/>
    <w:rsid w:val="00343A2C"/>
    <w:rsid w:val="00345DE9"/>
    <w:rsid w:val="0034709E"/>
    <w:rsid w:val="00351BA7"/>
    <w:rsid w:val="0035248B"/>
    <w:rsid w:val="00352869"/>
    <w:rsid w:val="0035528E"/>
    <w:rsid w:val="0036000E"/>
    <w:rsid w:val="00360104"/>
    <w:rsid w:val="00362737"/>
    <w:rsid w:val="0037466E"/>
    <w:rsid w:val="00374A4D"/>
    <w:rsid w:val="00377002"/>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3395"/>
    <w:rsid w:val="003E4EDC"/>
    <w:rsid w:val="003E6A88"/>
    <w:rsid w:val="00400C65"/>
    <w:rsid w:val="00400E30"/>
    <w:rsid w:val="004030FB"/>
    <w:rsid w:val="00403C9A"/>
    <w:rsid w:val="0041273B"/>
    <w:rsid w:val="00420E49"/>
    <w:rsid w:val="00422C22"/>
    <w:rsid w:val="00424CF7"/>
    <w:rsid w:val="004259CC"/>
    <w:rsid w:val="00425C32"/>
    <w:rsid w:val="00434D41"/>
    <w:rsid w:val="00436E68"/>
    <w:rsid w:val="00447F7F"/>
    <w:rsid w:val="00452D47"/>
    <w:rsid w:val="0046618C"/>
    <w:rsid w:val="00470E51"/>
    <w:rsid w:val="00473464"/>
    <w:rsid w:val="00476F4F"/>
    <w:rsid w:val="0047707B"/>
    <w:rsid w:val="00477431"/>
    <w:rsid w:val="00481540"/>
    <w:rsid w:val="00481D0C"/>
    <w:rsid w:val="00485EB3"/>
    <w:rsid w:val="004860E2"/>
    <w:rsid w:val="0048681B"/>
    <w:rsid w:val="00487128"/>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0E68"/>
    <w:rsid w:val="00521741"/>
    <w:rsid w:val="00522C2F"/>
    <w:rsid w:val="00523D2F"/>
    <w:rsid w:val="00524E0F"/>
    <w:rsid w:val="0052609E"/>
    <w:rsid w:val="00534E37"/>
    <w:rsid w:val="00536532"/>
    <w:rsid w:val="00541545"/>
    <w:rsid w:val="005422EF"/>
    <w:rsid w:val="0054672D"/>
    <w:rsid w:val="005511E2"/>
    <w:rsid w:val="005541BC"/>
    <w:rsid w:val="00556939"/>
    <w:rsid w:val="00557E82"/>
    <w:rsid w:val="005647EB"/>
    <w:rsid w:val="00565D85"/>
    <w:rsid w:val="0056602D"/>
    <w:rsid w:val="005764AD"/>
    <w:rsid w:val="005810DB"/>
    <w:rsid w:val="00591CA4"/>
    <w:rsid w:val="00595769"/>
    <w:rsid w:val="005A12AA"/>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367D"/>
    <w:rsid w:val="005E566E"/>
    <w:rsid w:val="005E748B"/>
    <w:rsid w:val="005F1D83"/>
    <w:rsid w:val="005F2766"/>
    <w:rsid w:val="005F5828"/>
    <w:rsid w:val="005F58DB"/>
    <w:rsid w:val="005F5E3D"/>
    <w:rsid w:val="006034DC"/>
    <w:rsid w:val="006045B1"/>
    <w:rsid w:val="006048EC"/>
    <w:rsid w:val="0061137B"/>
    <w:rsid w:val="00613D81"/>
    <w:rsid w:val="00620F6C"/>
    <w:rsid w:val="0062391B"/>
    <w:rsid w:val="006242C8"/>
    <w:rsid w:val="00632CCE"/>
    <w:rsid w:val="006404F7"/>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1794"/>
    <w:rsid w:val="00692110"/>
    <w:rsid w:val="00693147"/>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4891"/>
    <w:rsid w:val="006F5956"/>
    <w:rsid w:val="006F603C"/>
    <w:rsid w:val="00702CE1"/>
    <w:rsid w:val="00707919"/>
    <w:rsid w:val="00707E17"/>
    <w:rsid w:val="0071406C"/>
    <w:rsid w:val="007142F9"/>
    <w:rsid w:val="00715013"/>
    <w:rsid w:val="007161AF"/>
    <w:rsid w:val="00717D4D"/>
    <w:rsid w:val="00717DED"/>
    <w:rsid w:val="00720172"/>
    <w:rsid w:val="00720B50"/>
    <w:rsid w:val="00720B6C"/>
    <w:rsid w:val="00723FAA"/>
    <w:rsid w:val="007244B4"/>
    <w:rsid w:val="007270D3"/>
    <w:rsid w:val="00731C7F"/>
    <w:rsid w:val="00737639"/>
    <w:rsid w:val="00740E3F"/>
    <w:rsid w:val="00741A7B"/>
    <w:rsid w:val="00742AA4"/>
    <w:rsid w:val="00742F15"/>
    <w:rsid w:val="00743BF3"/>
    <w:rsid w:val="00744A0D"/>
    <w:rsid w:val="0074545E"/>
    <w:rsid w:val="007458C6"/>
    <w:rsid w:val="00746B8D"/>
    <w:rsid w:val="007474B2"/>
    <w:rsid w:val="00751642"/>
    <w:rsid w:val="00751F56"/>
    <w:rsid w:val="007533BC"/>
    <w:rsid w:val="00756B46"/>
    <w:rsid w:val="00761689"/>
    <w:rsid w:val="007636A6"/>
    <w:rsid w:val="00767D35"/>
    <w:rsid w:val="0077029E"/>
    <w:rsid w:val="00773A8E"/>
    <w:rsid w:val="00776F63"/>
    <w:rsid w:val="007774D8"/>
    <w:rsid w:val="00781719"/>
    <w:rsid w:val="00784CAF"/>
    <w:rsid w:val="00785A91"/>
    <w:rsid w:val="00790731"/>
    <w:rsid w:val="00792B25"/>
    <w:rsid w:val="007976CC"/>
    <w:rsid w:val="007A5444"/>
    <w:rsid w:val="007B3EA3"/>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2EDE"/>
    <w:rsid w:val="007F6B98"/>
    <w:rsid w:val="007F6BE5"/>
    <w:rsid w:val="007F6FB4"/>
    <w:rsid w:val="0080325E"/>
    <w:rsid w:val="00805A7A"/>
    <w:rsid w:val="00805ACC"/>
    <w:rsid w:val="00813180"/>
    <w:rsid w:val="0081401E"/>
    <w:rsid w:val="008161B3"/>
    <w:rsid w:val="00820FAB"/>
    <w:rsid w:val="00821C3C"/>
    <w:rsid w:val="0082351E"/>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9BE"/>
    <w:rsid w:val="00880D7D"/>
    <w:rsid w:val="008846F8"/>
    <w:rsid w:val="00885AF5"/>
    <w:rsid w:val="00885C23"/>
    <w:rsid w:val="00890F16"/>
    <w:rsid w:val="008938B1"/>
    <w:rsid w:val="00893C59"/>
    <w:rsid w:val="00894110"/>
    <w:rsid w:val="0089768F"/>
    <w:rsid w:val="008A0C14"/>
    <w:rsid w:val="008A2DC8"/>
    <w:rsid w:val="008A4AF0"/>
    <w:rsid w:val="008B124E"/>
    <w:rsid w:val="008B1DF4"/>
    <w:rsid w:val="008B3735"/>
    <w:rsid w:val="008B7653"/>
    <w:rsid w:val="008B7C64"/>
    <w:rsid w:val="008C2418"/>
    <w:rsid w:val="008C2AEB"/>
    <w:rsid w:val="008C37D8"/>
    <w:rsid w:val="008C3987"/>
    <w:rsid w:val="008C4203"/>
    <w:rsid w:val="008C4640"/>
    <w:rsid w:val="008C7492"/>
    <w:rsid w:val="008E0096"/>
    <w:rsid w:val="008E4A79"/>
    <w:rsid w:val="008E7CF9"/>
    <w:rsid w:val="008F4F79"/>
    <w:rsid w:val="008F5EA0"/>
    <w:rsid w:val="00903372"/>
    <w:rsid w:val="00906B33"/>
    <w:rsid w:val="00910205"/>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3855"/>
    <w:rsid w:val="00983DCF"/>
    <w:rsid w:val="009864E5"/>
    <w:rsid w:val="00992E89"/>
    <w:rsid w:val="009A18DF"/>
    <w:rsid w:val="009A3137"/>
    <w:rsid w:val="009A5B0E"/>
    <w:rsid w:val="009B01D0"/>
    <w:rsid w:val="009B1EBF"/>
    <w:rsid w:val="009B3D78"/>
    <w:rsid w:val="009B542C"/>
    <w:rsid w:val="009C1059"/>
    <w:rsid w:val="009C2EAC"/>
    <w:rsid w:val="009C4C11"/>
    <w:rsid w:val="009C5915"/>
    <w:rsid w:val="009C6812"/>
    <w:rsid w:val="009C78E0"/>
    <w:rsid w:val="009D35F3"/>
    <w:rsid w:val="009E1990"/>
    <w:rsid w:val="009E4C71"/>
    <w:rsid w:val="009E6F4B"/>
    <w:rsid w:val="009E7591"/>
    <w:rsid w:val="009E7AC6"/>
    <w:rsid w:val="009F6D8F"/>
    <w:rsid w:val="00A02F74"/>
    <w:rsid w:val="00A031D2"/>
    <w:rsid w:val="00A05B97"/>
    <w:rsid w:val="00A074CF"/>
    <w:rsid w:val="00A077A7"/>
    <w:rsid w:val="00A07BCB"/>
    <w:rsid w:val="00A17C94"/>
    <w:rsid w:val="00A3058E"/>
    <w:rsid w:val="00A30671"/>
    <w:rsid w:val="00A332BB"/>
    <w:rsid w:val="00A33B23"/>
    <w:rsid w:val="00A36113"/>
    <w:rsid w:val="00A36A17"/>
    <w:rsid w:val="00A40302"/>
    <w:rsid w:val="00A40580"/>
    <w:rsid w:val="00A41AA1"/>
    <w:rsid w:val="00A41DF2"/>
    <w:rsid w:val="00A42611"/>
    <w:rsid w:val="00A516C2"/>
    <w:rsid w:val="00A51F82"/>
    <w:rsid w:val="00A525CB"/>
    <w:rsid w:val="00A56787"/>
    <w:rsid w:val="00A6565B"/>
    <w:rsid w:val="00A70EB8"/>
    <w:rsid w:val="00A70EC5"/>
    <w:rsid w:val="00A71891"/>
    <w:rsid w:val="00A7248C"/>
    <w:rsid w:val="00A76F85"/>
    <w:rsid w:val="00A82E79"/>
    <w:rsid w:val="00A83235"/>
    <w:rsid w:val="00A84874"/>
    <w:rsid w:val="00A90A3E"/>
    <w:rsid w:val="00A91F1D"/>
    <w:rsid w:val="00A92D40"/>
    <w:rsid w:val="00A92DD6"/>
    <w:rsid w:val="00A93185"/>
    <w:rsid w:val="00A94B12"/>
    <w:rsid w:val="00AA0588"/>
    <w:rsid w:val="00AB1186"/>
    <w:rsid w:val="00AB4350"/>
    <w:rsid w:val="00AB4BAE"/>
    <w:rsid w:val="00AB74CC"/>
    <w:rsid w:val="00AB7DA6"/>
    <w:rsid w:val="00AC3783"/>
    <w:rsid w:val="00AC4831"/>
    <w:rsid w:val="00AD1C08"/>
    <w:rsid w:val="00AD4EA1"/>
    <w:rsid w:val="00AD7A2B"/>
    <w:rsid w:val="00AE1082"/>
    <w:rsid w:val="00AE255D"/>
    <w:rsid w:val="00AE2B41"/>
    <w:rsid w:val="00AE4611"/>
    <w:rsid w:val="00AF040D"/>
    <w:rsid w:val="00AF2CFE"/>
    <w:rsid w:val="00AF5A54"/>
    <w:rsid w:val="00B002EF"/>
    <w:rsid w:val="00B04667"/>
    <w:rsid w:val="00B049BD"/>
    <w:rsid w:val="00B05A0B"/>
    <w:rsid w:val="00B065E2"/>
    <w:rsid w:val="00B0741A"/>
    <w:rsid w:val="00B14CF5"/>
    <w:rsid w:val="00B15AFD"/>
    <w:rsid w:val="00B173FF"/>
    <w:rsid w:val="00B2015C"/>
    <w:rsid w:val="00B2627E"/>
    <w:rsid w:val="00B26CF8"/>
    <w:rsid w:val="00B27E70"/>
    <w:rsid w:val="00B3192D"/>
    <w:rsid w:val="00B33EE0"/>
    <w:rsid w:val="00B34972"/>
    <w:rsid w:val="00B34ABF"/>
    <w:rsid w:val="00B4395F"/>
    <w:rsid w:val="00B44F36"/>
    <w:rsid w:val="00B50105"/>
    <w:rsid w:val="00B5328D"/>
    <w:rsid w:val="00B54C37"/>
    <w:rsid w:val="00B56B0A"/>
    <w:rsid w:val="00B5776F"/>
    <w:rsid w:val="00B6313A"/>
    <w:rsid w:val="00B67A5F"/>
    <w:rsid w:val="00B711A0"/>
    <w:rsid w:val="00B720BB"/>
    <w:rsid w:val="00B73D78"/>
    <w:rsid w:val="00B740FC"/>
    <w:rsid w:val="00B75CF8"/>
    <w:rsid w:val="00B76861"/>
    <w:rsid w:val="00B7749C"/>
    <w:rsid w:val="00B909D9"/>
    <w:rsid w:val="00BA1B5C"/>
    <w:rsid w:val="00BB0DE7"/>
    <w:rsid w:val="00BB46E4"/>
    <w:rsid w:val="00BB7187"/>
    <w:rsid w:val="00BC3358"/>
    <w:rsid w:val="00BE5B4F"/>
    <w:rsid w:val="00C00129"/>
    <w:rsid w:val="00C041DC"/>
    <w:rsid w:val="00C059C6"/>
    <w:rsid w:val="00C07C42"/>
    <w:rsid w:val="00C10610"/>
    <w:rsid w:val="00C10B6A"/>
    <w:rsid w:val="00C13CBF"/>
    <w:rsid w:val="00C1603C"/>
    <w:rsid w:val="00C173F9"/>
    <w:rsid w:val="00C205B3"/>
    <w:rsid w:val="00C20D91"/>
    <w:rsid w:val="00C21386"/>
    <w:rsid w:val="00C215B7"/>
    <w:rsid w:val="00C21CB6"/>
    <w:rsid w:val="00C26085"/>
    <w:rsid w:val="00C26721"/>
    <w:rsid w:val="00C26D34"/>
    <w:rsid w:val="00C26E03"/>
    <w:rsid w:val="00C33679"/>
    <w:rsid w:val="00C337C5"/>
    <w:rsid w:val="00C36103"/>
    <w:rsid w:val="00C40C4D"/>
    <w:rsid w:val="00C42B89"/>
    <w:rsid w:val="00C42C49"/>
    <w:rsid w:val="00C46E90"/>
    <w:rsid w:val="00C478AB"/>
    <w:rsid w:val="00C530BA"/>
    <w:rsid w:val="00C60797"/>
    <w:rsid w:val="00C62230"/>
    <w:rsid w:val="00C63067"/>
    <w:rsid w:val="00C66D13"/>
    <w:rsid w:val="00C750A9"/>
    <w:rsid w:val="00C82B01"/>
    <w:rsid w:val="00C82DA0"/>
    <w:rsid w:val="00C8337C"/>
    <w:rsid w:val="00C87CDA"/>
    <w:rsid w:val="00C9120F"/>
    <w:rsid w:val="00C93727"/>
    <w:rsid w:val="00C944BE"/>
    <w:rsid w:val="00C97FC1"/>
    <w:rsid w:val="00CA016B"/>
    <w:rsid w:val="00CA1F9C"/>
    <w:rsid w:val="00CA495D"/>
    <w:rsid w:val="00CA7FE4"/>
    <w:rsid w:val="00CB1CC4"/>
    <w:rsid w:val="00CB2247"/>
    <w:rsid w:val="00CB2C68"/>
    <w:rsid w:val="00CB4BC3"/>
    <w:rsid w:val="00CB5917"/>
    <w:rsid w:val="00CB59B9"/>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256F5"/>
    <w:rsid w:val="00D31AB8"/>
    <w:rsid w:val="00D3620F"/>
    <w:rsid w:val="00D40F60"/>
    <w:rsid w:val="00D41467"/>
    <w:rsid w:val="00D42CE4"/>
    <w:rsid w:val="00D52C8B"/>
    <w:rsid w:val="00D53AFC"/>
    <w:rsid w:val="00D60D5B"/>
    <w:rsid w:val="00D668AF"/>
    <w:rsid w:val="00D67966"/>
    <w:rsid w:val="00D70926"/>
    <w:rsid w:val="00D71118"/>
    <w:rsid w:val="00D727E2"/>
    <w:rsid w:val="00D74B7B"/>
    <w:rsid w:val="00D800DF"/>
    <w:rsid w:val="00D86CF8"/>
    <w:rsid w:val="00D87D30"/>
    <w:rsid w:val="00D91B3C"/>
    <w:rsid w:val="00D9376B"/>
    <w:rsid w:val="00D9440E"/>
    <w:rsid w:val="00D95C48"/>
    <w:rsid w:val="00DA1C1C"/>
    <w:rsid w:val="00DB4533"/>
    <w:rsid w:val="00DB4B23"/>
    <w:rsid w:val="00DB7D66"/>
    <w:rsid w:val="00DC0418"/>
    <w:rsid w:val="00DC0670"/>
    <w:rsid w:val="00DC1012"/>
    <w:rsid w:val="00DC102E"/>
    <w:rsid w:val="00DC3DCD"/>
    <w:rsid w:val="00DD1998"/>
    <w:rsid w:val="00DE29B7"/>
    <w:rsid w:val="00DE4E82"/>
    <w:rsid w:val="00DE6A30"/>
    <w:rsid w:val="00DE7E69"/>
    <w:rsid w:val="00DF5403"/>
    <w:rsid w:val="00DF631F"/>
    <w:rsid w:val="00DF6B44"/>
    <w:rsid w:val="00DF70D9"/>
    <w:rsid w:val="00DF7566"/>
    <w:rsid w:val="00E06059"/>
    <w:rsid w:val="00E10CD3"/>
    <w:rsid w:val="00E12773"/>
    <w:rsid w:val="00E1432A"/>
    <w:rsid w:val="00E158A8"/>
    <w:rsid w:val="00E206C5"/>
    <w:rsid w:val="00E225CB"/>
    <w:rsid w:val="00E22D1B"/>
    <w:rsid w:val="00E2315E"/>
    <w:rsid w:val="00E2613A"/>
    <w:rsid w:val="00E307AB"/>
    <w:rsid w:val="00E405DD"/>
    <w:rsid w:val="00E42513"/>
    <w:rsid w:val="00E42F1E"/>
    <w:rsid w:val="00E46DFF"/>
    <w:rsid w:val="00E51001"/>
    <w:rsid w:val="00E522CA"/>
    <w:rsid w:val="00E5242B"/>
    <w:rsid w:val="00E536B8"/>
    <w:rsid w:val="00E543F3"/>
    <w:rsid w:val="00E5597C"/>
    <w:rsid w:val="00E56513"/>
    <w:rsid w:val="00E64B84"/>
    <w:rsid w:val="00E65302"/>
    <w:rsid w:val="00E663F7"/>
    <w:rsid w:val="00E6652C"/>
    <w:rsid w:val="00E70C9F"/>
    <w:rsid w:val="00E71CE9"/>
    <w:rsid w:val="00E729BE"/>
    <w:rsid w:val="00E729F8"/>
    <w:rsid w:val="00E74350"/>
    <w:rsid w:val="00E76003"/>
    <w:rsid w:val="00E80122"/>
    <w:rsid w:val="00E82F47"/>
    <w:rsid w:val="00E86B6F"/>
    <w:rsid w:val="00E93B6F"/>
    <w:rsid w:val="00E95201"/>
    <w:rsid w:val="00E96B98"/>
    <w:rsid w:val="00EA0406"/>
    <w:rsid w:val="00EA0B92"/>
    <w:rsid w:val="00EA598A"/>
    <w:rsid w:val="00EA693C"/>
    <w:rsid w:val="00EB177E"/>
    <w:rsid w:val="00EB3879"/>
    <w:rsid w:val="00EB68A7"/>
    <w:rsid w:val="00EB7E04"/>
    <w:rsid w:val="00EC4284"/>
    <w:rsid w:val="00EC6DAC"/>
    <w:rsid w:val="00EC7EBF"/>
    <w:rsid w:val="00ED27AA"/>
    <w:rsid w:val="00ED47F1"/>
    <w:rsid w:val="00ED720B"/>
    <w:rsid w:val="00ED7922"/>
    <w:rsid w:val="00EE2C2B"/>
    <w:rsid w:val="00EE3828"/>
    <w:rsid w:val="00EE64B6"/>
    <w:rsid w:val="00EF0538"/>
    <w:rsid w:val="00EF7047"/>
    <w:rsid w:val="00EF7CB7"/>
    <w:rsid w:val="00F043E9"/>
    <w:rsid w:val="00F06E3A"/>
    <w:rsid w:val="00F105A2"/>
    <w:rsid w:val="00F106AF"/>
    <w:rsid w:val="00F10DAF"/>
    <w:rsid w:val="00F11073"/>
    <w:rsid w:val="00F15803"/>
    <w:rsid w:val="00F15F97"/>
    <w:rsid w:val="00F1632A"/>
    <w:rsid w:val="00F177CA"/>
    <w:rsid w:val="00F20307"/>
    <w:rsid w:val="00F32ACE"/>
    <w:rsid w:val="00F35C3E"/>
    <w:rsid w:val="00F43743"/>
    <w:rsid w:val="00F43B01"/>
    <w:rsid w:val="00F46820"/>
    <w:rsid w:val="00F47C6D"/>
    <w:rsid w:val="00F5300F"/>
    <w:rsid w:val="00F572E8"/>
    <w:rsid w:val="00F579BF"/>
    <w:rsid w:val="00F631E1"/>
    <w:rsid w:val="00F649E4"/>
    <w:rsid w:val="00F64E2A"/>
    <w:rsid w:val="00F65775"/>
    <w:rsid w:val="00F66B9D"/>
    <w:rsid w:val="00F707A2"/>
    <w:rsid w:val="00F70D8D"/>
    <w:rsid w:val="00F71419"/>
    <w:rsid w:val="00F76D6F"/>
    <w:rsid w:val="00F770A3"/>
    <w:rsid w:val="00F81A17"/>
    <w:rsid w:val="00F83721"/>
    <w:rsid w:val="00F846F3"/>
    <w:rsid w:val="00F84853"/>
    <w:rsid w:val="00F87870"/>
    <w:rsid w:val="00F92322"/>
    <w:rsid w:val="00FA1F41"/>
    <w:rsid w:val="00FA3B33"/>
    <w:rsid w:val="00FA4928"/>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C700E"/>
    <w:rsid w:val="00FD0E45"/>
    <w:rsid w:val="00FD24FB"/>
    <w:rsid w:val="00FD40ED"/>
    <w:rsid w:val="00FD4345"/>
    <w:rsid w:val="00FD4CB3"/>
    <w:rsid w:val="00FD6F22"/>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8C709-7FFD-0342-ABB5-C4731453A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TotalTime>
  <Pages>39</Pages>
  <Words>28083</Words>
  <Characters>160077</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24</cp:revision>
  <dcterms:created xsi:type="dcterms:W3CDTF">2018-05-14T08:37:00Z</dcterms:created>
  <dcterms:modified xsi:type="dcterms:W3CDTF">2018-06-2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